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ink/ink1.xml" ContentType="application/inkml+xml"/>
  <Override PartName="/word/ink/ink2.xml" ContentType="application/inkml+xml"/>
  <Override PartName="/word/ink/ink3.xml" ContentType="application/inkml+xml"/>
  <Override PartName="/word/ink/ink4.xml" ContentType="application/inkml+xml"/>
  <Override PartName="/word/ink/ink5.xml" ContentType="application/inkml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id w:val="-977914792"/>
        <w:docPartObj>
          <w:docPartGallery w:val="Cover Pages"/>
          <w:docPartUnique/>
        </w:docPartObj>
      </w:sdtPr>
      <w:sdtEndPr/>
      <w:sdtContent>
        <w:p w14:paraId="0D709B83" w14:textId="65C5730C" w:rsidR="003E2B81" w:rsidRDefault="003E2B81" w:rsidP="00B81949">
          <w:r>
            <w:rPr>
              <w:noProof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7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EndPr/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 xml:space="preserve">Mastering </w:t>
              </w:r>
              <w:proofErr w:type="spellStart"/>
              <w:r>
                <w:rPr>
                  <w:color w:val="156082" w:themeColor="accent1"/>
                  <w:sz w:val="28"/>
                  <w:szCs w:val="28"/>
                </w:rPr>
                <w:t>Javascript</w:t>
              </w:r>
              <w:proofErr w:type="spellEnd"/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EndPr/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CF37C1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EndPr/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CF37C1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EndPr/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EndPr/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CF37C1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EndPr/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CF37C1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EndPr/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 xml:space="preserve">Display important messages like </w:t>
      </w:r>
      <w:proofErr w:type="spellStart"/>
      <w:r>
        <w:t>erros</w:t>
      </w:r>
      <w:proofErr w:type="spellEnd"/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 xml:space="preserve">If we want to see </w:t>
      </w:r>
      <w:proofErr w:type="gramStart"/>
      <w:r>
        <w:t>the a</w:t>
      </w:r>
      <w:proofErr w:type="gramEnd"/>
      <w:r>
        <w:t xml:space="preserve"> specific line of code that is running in the background we can print or log to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</w:t>
      </w:r>
      <w:proofErr w:type="gramStart"/>
      <w:r>
        <w:t>log(</w:t>
      </w:r>
      <w:proofErr w:type="gramEnd"/>
      <w:r>
        <w:t xml:space="preserve">) method to print </w:t>
      </w:r>
      <w:proofErr w:type="spellStart"/>
      <w:r>
        <w:t>whats</w:t>
      </w:r>
      <w:proofErr w:type="spellEnd"/>
      <w:r>
        <w:t xml:space="preserve">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proofErr w:type="spellStart"/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proofErr w:type="spellEnd"/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 xml:space="preserve"> (without quotes). It’s helpful to think of </w:t>
      </w:r>
      <w:proofErr w:type="spellStart"/>
      <w:r w:rsidRPr="00922D4C">
        <w:t>booleans</w:t>
      </w:r>
      <w:proofErr w:type="spellEnd"/>
      <w:r w:rsidRPr="00922D4C">
        <w:t xml:space="preserve">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 xml:space="preserve">: This data type represents the intentional absence of a </w:t>
      </w:r>
      <w:proofErr w:type="gramStart"/>
      <w:r w:rsidRPr="00922D4C">
        <w:t>value, and</w:t>
      </w:r>
      <w:proofErr w:type="gramEnd"/>
      <w:r w:rsidRPr="00922D4C">
        <w:t xml:space="preserve">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49B8DF69" w14:textId="6D7B01F1" w:rsidR="003A34BD" w:rsidRPr="00922D4C" w:rsidRDefault="003A34BD" w:rsidP="003A34BD">
      <w:r>
        <w:t xml:space="preserve"> </w:t>
      </w:r>
    </w:p>
    <w:p w14:paraId="2CB56AF9" w14:textId="1ECAD04D" w:rsidR="0028761B" w:rsidRDefault="0028761B" w:rsidP="007C4606">
      <w:pPr>
        <w:pStyle w:val="Heading1"/>
      </w:pPr>
      <w:r>
        <w:lastRenderedPageBreak/>
        <w:t>MATHS</w:t>
      </w:r>
    </w:p>
    <w:p w14:paraId="0DE9752A" w14:textId="47E21255" w:rsidR="0028761B" w:rsidRDefault="0028761B" w:rsidP="00585446">
      <w:pPr>
        <w:pStyle w:val="ListParagraph"/>
      </w:pPr>
      <w:r>
        <w:t>Can be done in the console</w:t>
      </w:r>
    </w:p>
    <w:p w14:paraId="227B5D2A" w14:textId="77777777" w:rsidR="00585446" w:rsidRDefault="00585446" w:rsidP="00585446">
      <w:pPr>
        <w:pStyle w:val="ListParagraph"/>
      </w:pPr>
    </w:p>
    <w:p w14:paraId="777A5DB7" w14:textId="6F0DDE9D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re is an order that must be adhered to when </w:t>
      </w:r>
      <w:proofErr w:type="spellStart"/>
      <w:r>
        <w:t>maths</w:t>
      </w:r>
      <w:proofErr w:type="spellEnd"/>
      <w:r>
        <w:t xml:space="preserve"> in JavaScript.</w:t>
      </w:r>
    </w:p>
    <w:p w14:paraId="70B616F1" w14:textId="14EDFFF4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 order can be controlled by using </w:t>
      </w:r>
      <w:proofErr w:type="gramStart"/>
      <w:r>
        <w:t xml:space="preserve">brackets </w:t>
      </w:r>
      <w:r w:rsidR="00DE37C7">
        <w:t>.</w:t>
      </w:r>
      <w:proofErr w:type="gramEnd"/>
    </w:p>
    <w:p w14:paraId="698F8EE3" w14:textId="74BF838B" w:rsidR="00B5444A" w:rsidRDefault="00B5444A" w:rsidP="007C4606">
      <w:pPr>
        <w:pStyle w:val="ListParagraph"/>
        <w:numPr>
          <w:ilvl w:val="0"/>
          <w:numId w:val="11"/>
        </w:numPr>
      </w:pPr>
      <w:proofErr w:type="gramStart"/>
      <w:r>
        <w:t>Best</w:t>
      </w:r>
      <w:proofErr w:type="gramEnd"/>
      <w:r>
        <w:t xml:space="preserve"> practiced when calculati</w:t>
      </w:r>
      <w:r w:rsidR="00E025E4">
        <w:t>ng money is to calculate in cents instead of dollars</w:t>
      </w:r>
      <w:r w:rsidR="00300EAE">
        <w:t xml:space="preserve"> because calculation with</w:t>
      </w:r>
      <w:r w:rsidR="00CB488A">
        <w:t xml:space="preserve"> floats </w:t>
      </w:r>
      <w:proofErr w:type="gramStart"/>
      <w:r w:rsidR="00CB488A">
        <w:t>are</w:t>
      </w:r>
      <w:proofErr w:type="gramEnd"/>
      <w:r w:rsidR="00CB488A">
        <w:t xml:space="preserve"> sometime inaccurate</w:t>
      </w:r>
      <w:r w:rsidR="00E025E4">
        <w:t>.</w:t>
      </w:r>
    </w:p>
    <w:p w14:paraId="3CFAB2CE" w14:textId="7D4FFC99" w:rsidR="004E3E4B" w:rsidRDefault="004E3E4B" w:rsidP="007C4606">
      <w:pPr>
        <w:pStyle w:val="ListParagraph"/>
        <w:numPr>
          <w:ilvl w:val="0"/>
          <w:numId w:val="11"/>
        </w:numPr>
      </w:pPr>
      <w:proofErr w:type="spellStart"/>
      <w:r w:rsidRPr="00E227CB">
        <w:rPr>
          <w:highlight w:val="cyan"/>
        </w:rPr>
        <w:t>Math.ro</w:t>
      </w:r>
      <w:r w:rsidR="00E227CB" w:rsidRPr="00E227CB">
        <w:rPr>
          <w:highlight w:val="cyan"/>
        </w:rPr>
        <w:t>und</w:t>
      </w:r>
      <w:proofErr w:type="spellEnd"/>
      <w:r w:rsidR="00E227CB" w:rsidRPr="00E227CB">
        <w:rPr>
          <w:highlight w:val="cyan"/>
        </w:rPr>
        <w:t>()</w:t>
      </w:r>
      <w:r w:rsidR="00E227CB">
        <w:t xml:space="preserve"> [use to round off numbers]</w:t>
      </w:r>
    </w:p>
    <w:p w14:paraId="5F01E3BA" w14:textId="438C29B3" w:rsidR="008E3496" w:rsidRDefault="008E3496" w:rsidP="007C4606">
      <w:pPr>
        <w:pStyle w:val="ListParagraph"/>
        <w:numPr>
          <w:ilvl w:val="0"/>
          <w:numId w:val="11"/>
        </w:numPr>
      </w:pPr>
      <w:r>
        <w:t xml:space="preserve">Order </w:t>
      </w:r>
      <w:proofErr w:type="spellStart"/>
      <w:r w:rsidR="001A1943">
        <w:t>precednace</w:t>
      </w:r>
      <w:proofErr w:type="spellEnd"/>
      <w:r w:rsidR="001A1943">
        <w:t xml:space="preserve"> left to right </w:t>
      </w:r>
      <w:proofErr w:type="spellStart"/>
      <w:r w:rsidR="00586516">
        <w:t>paranth</w:t>
      </w:r>
      <w:r w:rsidR="00F167E8">
        <w:t>esis</w:t>
      </w:r>
      <w:proofErr w:type="spellEnd"/>
      <w:r w:rsidR="00F167E8">
        <w:t xml:space="preserve">, </w:t>
      </w:r>
      <w:proofErr w:type="spellStart"/>
      <w:r w:rsidR="00F167E8">
        <w:t>exponengts</w:t>
      </w:r>
      <w:proofErr w:type="spellEnd"/>
      <w:r w:rsidR="00F167E8">
        <w:t xml:space="preserve">, multiply and </w:t>
      </w:r>
      <w:proofErr w:type="gramStart"/>
      <w:r w:rsidR="00F167E8">
        <w:t>division  and</w:t>
      </w:r>
      <w:proofErr w:type="gramEnd"/>
      <w:r w:rsidR="00F167E8">
        <w:t xml:space="preserve"> modulus</w:t>
      </w:r>
      <w:r w:rsidR="00F4601E">
        <w:t>, addition and subtraction.</w:t>
      </w:r>
    </w:p>
    <w:p w14:paraId="51B15D17" w14:textId="6DEC69CE" w:rsidR="007F2B97" w:rsidRDefault="007F2B97" w:rsidP="007F2B97">
      <w:pPr>
        <w:pStyle w:val="Heading2"/>
      </w:pPr>
      <w:proofErr w:type="spellStart"/>
      <w:r>
        <w:t>Maths</w:t>
      </w:r>
      <w:proofErr w:type="spellEnd"/>
      <w:r>
        <w:t xml:space="preserve"> in </w:t>
      </w:r>
      <w:r w:rsidR="001F5D2B">
        <w:t>JS</w:t>
      </w:r>
    </w:p>
    <w:p w14:paraId="47CAD333" w14:textId="64B85A5A" w:rsidR="0018266C" w:rsidRDefault="001F5D2B" w:rsidP="0018266C">
      <w:pPr>
        <w:pStyle w:val="ListParagraph"/>
        <w:numPr>
          <w:ilvl w:val="0"/>
          <w:numId w:val="11"/>
        </w:numPr>
      </w:pPr>
      <w:r>
        <w:t xml:space="preserve">Math is a </w:t>
      </w:r>
      <w:proofErr w:type="gramStart"/>
      <w:r>
        <w:t>built in</w:t>
      </w:r>
      <w:proofErr w:type="gramEnd"/>
      <w:r>
        <w:t xml:space="preserve"> objects that </w:t>
      </w:r>
      <w:r w:rsidR="00D06646">
        <w:t>provides a collection of properties and the methods</w:t>
      </w:r>
      <w:r w:rsidR="00947D99">
        <w:br/>
      </w:r>
    </w:p>
    <w:p w14:paraId="1F2CC473" w14:textId="48DBBE1D" w:rsidR="00D004DE" w:rsidRPr="00D004DE" w:rsidRDefault="000C1B9C" w:rsidP="00D004DE">
      <w:pPr>
        <w:pStyle w:val="ListParagraph"/>
        <w:numPr>
          <w:ilvl w:val="0"/>
          <w:numId w:val="11"/>
        </w:numPr>
      </w:pPr>
      <w:r>
        <w:t xml:space="preserve"> </w:t>
      </w:r>
      <w:r w:rsidR="00D004DE">
        <w:t xml:space="preserve">Round </w:t>
      </w:r>
      <w:r w:rsidR="00EF7CBB">
        <w:t>down</w:t>
      </w:r>
      <w:r w:rsidR="00D004DE">
        <w:t xml:space="preserve"> a number </w:t>
      </w:r>
      <w:proofErr w:type="spellStart"/>
      <w:r w:rsidR="00D004DE" w:rsidRPr="0090160D">
        <w:rPr>
          <w:highlight w:val="green"/>
        </w:rPr>
        <w:t>Math.floor</w:t>
      </w:r>
      <w:proofErr w:type="spellEnd"/>
      <w:r w:rsidR="00D004DE" w:rsidRPr="0090160D">
        <w:rPr>
          <w:highlight w:val="green"/>
        </w:rPr>
        <w:t>(x)</w:t>
      </w:r>
    </w:p>
    <w:p w14:paraId="02666CC7" w14:textId="35346D87" w:rsidR="00EF7CBB" w:rsidRPr="00EF7CBB" w:rsidRDefault="00567A48" w:rsidP="00EF7CBB">
      <w:pPr>
        <w:pStyle w:val="ListParagraph"/>
        <w:numPr>
          <w:ilvl w:val="0"/>
          <w:numId w:val="11"/>
        </w:numPr>
      </w:pPr>
      <w:r>
        <w:t xml:space="preserve">Round </w:t>
      </w:r>
      <w:r w:rsidR="00EF7CBB">
        <w:t>up</w:t>
      </w:r>
      <w:r>
        <w:t xml:space="preserve"> a </w:t>
      </w:r>
      <w:proofErr w:type="gramStart"/>
      <w:r>
        <w:t>number</w:t>
      </w:r>
      <w:r w:rsidR="00EF7CBB">
        <w:t xml:space="preserve"> </w:t>
      </w:r>
      <w:r w:rsidR="00EF7CBB" w:rsidRPr="00EF7CBB">
        <w:t xml:space="preserve"> </w:t>
      </w:r>
      <w:proofErr w:type="spellStart"/>
      <w:r w:rsidR="00EF7CBB" w:rsidRPr="00EF7CBB">
        <w:rPr>
          <w:highlight w:val="green"/>
        </w:rPr>
        <w:t>Math.ceil</w:t>
      </w:r>
      <w:proofErr w:type="spellEnd"/>
      <w:proofErr w:type="gramEnd"/>
      <w:r w:rsidR="00EF7CBB" w:rsidRPr="00EF7CBB">
        <w:rPr>
          <w:highlight w:val="green"/>
        </w:rPr>
        <w:t>(x)</w:t>
      </w:r>
    </w:p>
    <w:p w14:paraId="6EE6FF82" w14:textId="0B7A0A5A" w:rsidR="00E064D8" w:rsidRPr="00E064D8" w:rsidRDefault="00E064D8" w:rsidP="00E064D8">
      <w:pPr>
        <w:pStyle w:val="ListParagraph"/>
        <w:numPr>
          <w:ilvl w:val="0"/>
          <w:numId w:val="11"/>
        </w:numPr>
      </w:pPr>
      <w:r>
        <w:t xml:space="preserve">Eliminate any decimal </w:t>
      </w:r>
      <w:proofErr w:type="gramStart"/>
      <w:r>
        <w:t>portion</w:t>
      </w:r>
      <w:proofErr w:type="gramEnd"/>
      <w:r>
        <w:t xml:space="preserve"> </w:t>
      </w:r>
      <w:proofErr w:type="spellStart"/>
      <w:r w:rsidRPr="00E064D8">
        <w:rPr>
          <w:highlight w:val="green"/>
        </w:rPr>
        <w:t>Math.trunc</w:t>
      </w:r>
      <w:proofErr w:type="spellEnd"/>
      <w:r w:rsidRPr="00E064D8">
        <w:rPr>
          <w:highlight w:val="green"/>
        </w:rPr>
        <w:t>(x)</w:t>
      </w:r>
    </w:p>
    <w:p w14:paraId="159A2D71" w14:textId="37B2D628" w:rsidR="009E1482" w:rsidRPr="009E1482" w:rsidRDefault="00E064D8" w:rsidP="009E1482">
      <w:pPr>
        <w:pStyle w:val="ListParagraph"/>
        <w:numPr>
          <w:ilvl w:val="0"/>
          <w:numId w:val="11"/>
        </w:numPr>
      </w:pPr>
      <w:r>
        <w:t>Ra</w:t>
      </w:r>
      <w:r w:rsidR="002C36F8">
        <w:t>ise to the power</w:t>
      </w:r>
      <w:r w:rsidR="009E1482" w:rsidRPr="009E1482">
        <w:rPr>
          <w:rFonts w:ascii="Consolas" w:eastAsia="Times New Roman" w:hAnsi="Consolas" w:cs="Times New Roman"/>
          <w:color w:val="7CA668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="009E1482" w:rsidRPr="00661A30">
        <w:rPr>
          <w:highlight w:val="green"/>
        </w:rPr>
        <w:t>Math.pow</w:t>
      </w:r>
      <w:proofErr w:type="spellEnd"/>
      <w:r w:rsidR="009E1482" w:rsidRPr="00661A30">
        <w:rPr>
          <w:highlight w:val="green"/>
        </w:rPr>
        <w:t>(</w:t>
      </w:r>
      <w:proofErr w:type="gramEnd"/>
      <w:r w:rsidR="009E1482" w:rsidRPr="00661A30">
        <w:rPr>
          <w:highlight w:val="green"/>
        </w:rPr>
        <w:t>x, y)</w:t>
      </w:r>
    </w:p>
    <w:p w14:paraId="68B70925" w14:textId="77777777" w:rsidR="00661A30" w:rsidRPr="00661A30" w:rsidRDefault="00661A30" w:rsidP="00661A30">
      <w:pPr>
        <w:pStyle w:val="ListParagraph"/>
        <w:numPr>
          <w:ilvl w:val="0"/>
          <w:numId w:val="11"/>
        </w:numPr>
      </w:pPr>
      <w:r>
        <w:t xml:space="preserve">Square root </w:t>
      </w:r>
      <w:proofErr w:type="spellStart"/>
      <w:r w:rsidRPr="00661A30">
        <w:rPr>
          <w:highlight w:val="green"/>
        </w:rPr>
        <w:t>Math.sqrt</w:t>
      </w:r>
      <w:proofErr w:type="spellEnd"/>
      <w:r w:rsidRPr="00661A30">
        <w:rPr>
          <w:highlight w:val="green"/>
        </w:rPr>
        <w:t>(x)</w:t>
      </w:r>
    </w:p>
    <w:p w14:paraId="1246DCEB" w14:textId="68FFEA8E" w:rsidR="00D870D9" w:rsidRPr="00D870D9" w:rsidRDefault="00661A30" w:rsidP="00D870D9">
      <w:pPr>
        <w:pStyle w:val="ListParagraph"/>
        <w:numPr>
          <w:ilvl w:val="0"/>
          <w:numId w:val="11"/>
        </w:numPr>
      </w:pPr>
      <w:r>
        <w:t xml:space="preserve">Natural log of a number </w:t>
      </w:r>
      <w:r w:rsidR="00D870D9" w:rsidRPr="00D870D9">
        <w:rPr>
          <w:highlight w:val="green"/>
        </w:rPr>
        <w:t>Math.log(x)</w:t>
      </w:r>
    </w:p>
    <w:p w14:paraId="2112ABDF" w14:textId="006322D1" w:rsidR="000C1B9C" w:rsidRDefault="008F31B3" w:rsidP="00710597">
      <w:pPr>
        <w:pStyle w:val="ListParagraph"/>
        <w:numPr>
          <w:ilvl w:val="0"/>
          <w:numId w:val="11"/>
        </w:numPr>
      </w:pPr>
      <w:r>
        <w:t xml:space="preserve">Math </w:t>
      </w:r>
      <w:proofErr w:type="gramStart"/>
      <w:r>
        <w:t>trigonometry</w:t>
      </w:r>
      <w:r w:rsidR="00A42279">
        <w:t xml:space="preserve"> </w:t>
      </w:r>
      <w:r w:rsidR="00A42279" w:rsidRPr="00A42279">
        <w:t xml:space="preserve"> </w:t>
      </w:r>
      <w:proofErr w:type="spellStart"/>
      <w:r w:rsidR="00A42279" w:rsidRPr="00A42279">
        <w:rPr>
          <w:highlight w:val="green"/>
        </w:rPr>
        <w:t>Math.sin</w:t>
      </w:r>
      <w:proofErr w:type="spellEnd"/>
      <w:proofErr w:type="gramEnd"/>
      <w:r w:rsidR="00A42279" w:rsidRPr="00A42279">
        <w:rPr>
          <w:highlight w:val="green"/>
        </w:rPr>
        <w:t xml:space="preserve">(x), </w:t>
      </w:r>
      <w:proofErr w:type="spellStart"/>
      <w:r w:rsidR="00A42279" w:rsidRPr="00A42279">
        <w:rPr>
          <w:highlight w:val="green"/>
        </w:rPr>
        <w:t>Math.cos</w:t>
      </w:r>
      <w:proofErr w:type="spellEnd"/>
      <w:r w:rsidR="00A42279" w:rsidRPr="00A42279">
        <w:rPr>
          <w:highlight w:val="green"/>
        </w:rPr>
        <w:t xml:space="preserve">(x), </w:t>
      </w:r>
      <w:proofErr w:type="spellStart"/>
      <w:r w:rsidR="00A42279" w:rsidRPr="00A42279">
        <w:rPr>
          <w:highlight w:val="green"/>
        </w:rPr>
        <w:t>Math.tan</w:t>
      </w:r>
      <w:proofErr w:type="spellEnd"/>
      <w:r w:rsidR="00A42279" w:rsidRPr="00A42279">
        <w:rPr>
          <w:highlight w:val="green"/>
        </w:rPr>
        <w:t>(x),</w:t>
      </w:r>
    </w:p>
    <w:p w14:paraId="3D07E126" w14:textId="0711D9E6" w:rsidR="006D7B68" w:rsidRPr="006D7B68" w:rsidRDefault="00EA36F7" w:rsidP="006D7B68">
      <w:pPr>
        <w:pStyle w:val="ListParagraph"/>
        <w:numPr>
          <w:ilvl w:val="0"/>
          <w:numId w:val="11"/>
        </w:numPr>
      </w:pPr>
      <w:r>
        <w:t>Absolute value of a function</w:t>
      </w:r>
      <w:r w:rsidR="006D7B68" w:rsidRPr="006D7B68">
        <w:rPr>
          <w:rFonts w:ascii="Consolas" w:eastAsia="Times New Roman" w:hAnsi="Consolas" w:cs="Times New Roman"/>
          <w:color w:val="7CA668"/>
          <w:kern w:val="0"/>
          <w:sz w:val="21"/>
          <w:szCs w:val="21"/>
          <w14:ligatures w14:val="none"/>
        </w:rPr>
        <w:t xml:space="preserve"> </w:t>
      </w:r>
      <w:proofErr w:type="spellStart"/>
      <w:r w:rsidR="006D7B68" w:rsidRPr="006D7B68">
        <w:rPr>
          <w:highlight w:val="green"/>
        </w:rPr>
        <w:t>Math.abs</w:t>
      </w:r>
      <w:proofErr w:type="spellEnd"/>
      <w:r w:rsidR="006D7B68" w:rsidRPr="006D7B68">
        <w:rPr>
          <w:highlight w:val="green"/>
        </w:rPr>
        <w:t>(x)</w:t>
      </w:r>
    </w:p>
    <w:p w14:paraId="20740BF6" w14:textId="2041E3C0" w:rsidR="0081607C" w:rsidRPr="0081607C" w:rsidRDefault="0081607C" w:rsidP="0081607C">
      <w:pPr>
        <w:pStyle w:val="ListParagraph"/>
        <w:numPr>
          <w:ilvl w:val="0"/>
          <w:numId w:val="11"/>
        </w:numPr>
      </w:pPr>
      <w:r>
        <w:t xml:space="preserve">Sign of a number +/- </w:t>
      </w:r>
      <w:proofErr w:type="spellStart"/>
      <w:r w:rsidRPr="00614BE6">
        <w:rPr>
          <w:highlight w:val="green"/>
        </w:rPr>
        <w:t>Math.sign</w:t>
      </w:r>
      <w:proofErr w:type="spellEnd"/>
      <w:r w:rsidRPr="00614BE6">
        <w:rPr>
          <w:highlight w:val="green"/>
        </w:rPr>
        <w:t>(x)</w:t>
      </w:r>
    </w:p>
    <w:p w14:paraId="1AD5DA22" w14:textId="6A847DE2" w:rsidR="002346C1" w:rsidRPr="002346C1" w:rsidRDefault="00614BE6" w:rsidP="002346C1">
      <w:pPr>
        <w:pStyle w:val="ListParagraph"/>
        <w:numPr>
          <w:ilvl w:val="0"/>
          <w:numId w:val="11"/>
        </w:numPr>
      </w:pPr>
      <w:r>
        <w:t xml:space="preserve">Max of numbers </w:t>
      </w:r>
      <w:proofErr w:type="spellStart"/>
      <w:proofErr w:type="gramStart"/>
      <w:r w:rsidR="002346C1" w:rsidRPr="002346C1">
        <w:rPr>
          <w:highlight w:val="green"/>
        </w:rPr>
        <w:t>Math.max</w:t>
      </w:r>
      <w:proofErr w:type="spellEnd"/>
      <w:r w:rsidR="002346C1" w:rsidRPr="002346C1">
        <w:rPr>
          <w:highlight w:val="green"/>
        </w:rPr>
        <w:t>(</w:t>
      </w:r>
      <w:proofErr w:type="gramEnd"/>
      <w:r w:rsidR="002346C1" w:rsidRPr="002346C1">
        <w:rPr>
          <w:highlight w:val="green"/>
        </w:rPr>
        <w:t>x, y, z).</w:t>
      </w:r>
    </w:p>
    <w:p w14:paraId="609990AF" w14:textId="18245A00" w:rsidR="004B7C13" w:rsidRPr="004B7C13" w:rsidRDefault="002346C1" w:rsidP="004B7C13">
      <w:pPr>
        <w:pStyle w:val="ListParagraph"/>
        <w:numPr>
          <w:ilvl w:val="0"/>
          <w:numId w:val="11"/>
        </w:numPr>
      </w:pPr>
      <w:r>
        <w:t xml:space="preserve">Min of numbers </w:t>
      </w:r>
      <w:proofErr w:type="spellStart"/>
      <w:proofErr w:type="gramStart"/>
      <w:r w:rsidR="004B7C13" w:rsidRPr="004B7C13">
        <w:rPr>
          <w:highlight w:val="green"/>
        </w:rPr>
        <w:t>Math.min</w:t>
      </w:r>
      <w:proofErr w:type="spellEnd"/>
      <w:r w:rsidR="004B7C13" w:rsidRPr="004B7C13">
        <w:rPr>
          <w:highlight w:val="green"/>
        </w:rPr>
        <w:t>(</w:t>
      </w:r>
      <w:proofErr w:type="gramEnd"/>
      <w:r w:rsidR="004B7C13" w:rsidRPr="004B7C13">
        <w:rPr>
          <w:highlight w:val="green"/>
        </w:rPr>
        <w:t>x, y, z)</w:t>
      </w:r>
    </w:p>
    <w:p w14:paraId="6ED0100F" w14:textId="7695F81F" w:rsidR="00EA36F7" w:rsidRDefault="009024C2" w:rsidP="009024C2">
      <w:pPr>
        <w:pStyle w:val="Heading3"/>
      </w:pPr>
      <w:r>
        <w:t>Math Random</w:t>
      </w:r>
    </w:p>
    <w:p w14:paraId="6AE02FC5" w14:textId="4F4E0CD0" w:rsidR="009024C2" w:rsidRDefault="00B53961" w:rsidP="00B53961">
      <w:pPr>
        <w:pStyle w:val="ListParagraph"/>
        <w:numPr>
          <w:ilvl w:val="0"/>
          <w:numId w:val="11"/>
        </w:numPr>
      </w:pPr>
      <w:proofErr w:type="spellStart"/>
      <w:r>
        <w:t>Math.random</w:t>
      </w:r>
      <w:proofErr w:type="spellEnd"/>
      <w:r>
        <w:t>(</w:t>
      </w:r>
      <w:r w:rsidR="002845C2">
        <w:t>) use to generate a random number</w:t>
      </w:r>
      <w:r w:rsidR="00686F44">
        <w:t xml:space="preserve"> </w:t>
      </w:r>
    </w:p>
    <w:p w14:paraId="72B0D694" w14:textId="77777777" w:rsidR="00B55640" w:rsidRPr="00B55640" w:rsidRDefault="00B55640" w:rsidP="00B55640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randomNum1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B5564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floor</w:t>
      </w:r>
      <w:proofErr w:type="spellEnd"/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B5564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andom</w:t>
      </w:r>
      <w:proofErr w:type="spellEnd"/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()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*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x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)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+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in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5A013DD4" w14:textId="48629BC6" w:rsidR="00686F44" w:rsidRPr="009024C2" w:rsidRDefault="00B16D26" w:rsidP="006F4426">
      <w:pPr>
        <w:pStyle w:val="ListParagraph"/>
        <w:numPr>
          <w:ilvl w:val="0"/>
          <w:numId w:val="11"/>
        </w:numPr>
      </w:pPr>
      <w:r>
        <w:rPr>
          <w:rFonts w:ascii="Consolas" w:eastAsia="Times New Roman" w:hAnsi="Consolas" w:cs="Times New Roman"/>
          <w:kern w:val="0"/>
          <w:sz w:val="21"/>
          <w:szCs w:val="21"/>
          <w14:ligatures w14:val="none"/>
        </w:rPr>
        <w:t>With this code we can control what range the random number we will get based on the values of max and min.</w:t>
      </w:r>
    </w:p>
    <w:p w14:paraId="2EBE3D48" w14:textId="0B772609" w:rsidR="009D25B0" w:rsidRDefault="00585446" w:rsidP="00585446">
      <w:pPr>
        <w:pStyle w:val="Heading1"/>
      </w:pPr>
      <w:r>
        <w:t xml:space="preserve">STRINGS </w:t>
      </w:r>
    </w:p>
    <w:p w14:paraId="413B0761" w14:textId="776C3E7A" w:rsidR="002949A6" w:rsidRDefault="002949A6" w:rsidP="002949A6">
      <w:r>
        <w:t>Can be done in the console as well</w:t>
      </w:r>
    </w:p>
    <w:p w14:paraId="623EB15F" w14:textId="0FE6A84B" w:rsidR="00327D42" w:rsidRDefault="00327D42" w:rsidP="00327D42">
      <w:pPr>
        <w:pStyle w:val="ListParagraph"/>
        <w:numPr>
          <w:ilvl w:val="0"/>
          <w:numId w:val="13"/>
        </w:numPr>
      </w:pPr>
      <w:r>
        <w:t>‘…….’</w:t>
      </w:r>
    </w:p>
    <w:p w14:paraId="1DC22CB6" w14:textId="203419CA" w:rsidR="00327D42" w:rsidRDefault="00327D42" w:rsidP="00327D42">
      <w:pPr>
        <w:pStyle w:val="ListParagraph"/>
        <w:numPr>
          <w:ilvl w:val="0"/>
          <w:numId w:val="13"/>
        </w:numPr>
      </w:pPr>
      <w:r>
        <w:t>“…….”</w:t>
      </w:r>
    </w:p>
    <w:p w14:paraId="46040866" w14:textId="2F2BA01F" w:rsidR="00327D42" w:rsidRDefault="00074727" w:rsidP="00327D42">
      <w:pPr>
        <w:pStyle w:val="ListParagraph"/>
        <w:numPr>
          <w:ilvl w:val="0"/>
          <w:numId w:val="13"/>
        </w:numPr>
      </w:pPr>
      <w:r>
        <w:t>`…</w:t>
      </w:r>
      <w:proofErr w:type="gramStart"/>
      <w:r>
        <w:t>…..</w:t>
      </w:r>
      <w:proofErr w:type="gramEnd"/>
      <w:r>
        <w:t>` (template strings</w:t>
      </w:r>
      <w:r w:rsidR="00AA1527">
        <w:t>)</w:t>
      </w:r>
    </w:p>
    <w:p w14:paraId="19BD76DC" w14:textId="77777777" w:rsidR="00074727" w:rsidRDefault="00074727" w:rsidP="00074727">
      <w:pPr>
        <w:pStyle w:val="ListParagraph"/>
      </w:pPr>
    </w:p>
    <w:p w14:paraId="617A5AF7" w14:textId="77777777" w:rsidR="00136780" w:rsidRDefault="003C6A37" w:rsidP="00D60251">
      <w:pPr>
        <w:pStyle w:val="ListParagraph"/>
        <w:numPr>
          <w:ilvl w:val="0"/>
          <w:numId w:val="11"/>
        </w:numPr>
      </w:pPr>
      <w:r>
        <w:lastRenderedPageBreak/>
        <w:t>Use single quotes</w:t>
      </w:r>
      <w:r w:rsidR="00FB7B28">
        <w:t xml:space="preserve"> ‘’</w:t>
      </w:r>
      <w:r w:rsidR="008B7014">
        <w:t xml:space="preserve"> by default</w:t>
      </w:r>
      <w:r w:rsidR="00DD693F">
        <w:br/>
        <w:t xml:space="preserve">Double quotes can </w:t>
      </w:r>
      <w:r w:rsidR="00FE0D69">
        <w:t xml:space="preserve">when you use single notes </w:t>
      </w:r>
      <w:r w:rsidR="0010657E">
        <w:t xml:space="preserve">in </w:t>
      </w:r>
      <w:r w:rsidR="00D943DB">
        <w:t xml:space="preserve">your string for word like it’s </w:t>
      </w:r>
    </w:p>
    <w:p w14:paraId="67C717BE" w14:textId="77777777" w:rsidR="00136780" w:rsidRDefault="00136780" w:rsidP="00136780">
      <w:pPr>
        <w:pStyle w:val="ListParagraph"/>
      </w:pPr>
    </w:p>
    <w:p w14:paraId="6A2FB125" w14:textId="77777777" w:rsidR="001E087E" w:rsidRDefault="00136780" w:rsidP="00136780">
      <w:pPr>
        <w:pStyle w:val="ListParagraph"/>
        <w:rPr>
          <w:color w:val="77206D" w:themeColor="accent5" w:themeShade="BF"/>
        </w:rPr>
      </w:pPr>
      <w:r w:rsidRPr="00977C08">
        <w:rPr>
          <w:color w:val="77206D" w:themeColor="accent5" w:themeShade="BF"/>
        </w:rPr>
        <w:t xml:space="preserve">" I'm learning </w:t>
      </w:r>
      <w:proofErr w:type="spellStart"/>
      <w:r w:rsidRPr="00977C08">
        <w:rPr>
          <w:color w:val="77206D" w:themeColor="accent5" w:themeShade="BF"/>
        </w:rPr>
        <w:t>Javascript</w:t>
      </w:r>
      <w:proofErr w:type="spellEnd"/>
      <w:r w:rsidRPr="00977C08">
        <w:rPr>
          <w:color w:val="77206D" w:themeColor="accent5" w:themeShade="BF"/>
        </w:rPr>
        <w:t>"</w:t>
      </w:r>
    </w:p>
    <w:p w14:paraId="156E3D0C" w14:textId="77777777" w:rsidR="006D67E4" w:rsidRPr="006D67E4" w:rsidRDefault="00A77B57" w:rsidP="006D67E4">
      <w:pPr>
        <w:pStyle w:val="ListParagraph"/>
        <w:numPr>
          <w:ilvl w:val="0"/>
          <w:numId w:val="11"/>
        </w:numPr>
        <w:rPr>
          <w:color w:val="77206D" w:themeColor="accent5" w:themeShade="BF"/>
        </w:rPr>
      </w:pPr>
      <w:r w:rsidRPr="006D67E4">
        <w:rPr>
          <w:color w:val="000000" w:themeColor="text1"/>
        </w:rPr>
        <w:t>Can</w:t>
      </w:r>
      <w:r w:rsidR="006F3351" w:rsidRPr="006D67E4">
        <w:rPr>
          <w:color w:val="000000" w:themeColor="text1"/>
        </w:rPr>
        <w:t xml:space="preserve"> also use an escape </w:t>
      </w:r>
      <w:r w:rsidR="009926FC" w:rsidRPr="006D67E4">
        <w:rPr>
          <w:color w:val="000000" w:themeColor="text1"/>
        </w:rPr>
        <w:t xml:space="preserve">character </w:t>
      </w:r>
      <w:r w:rsidR="009926FC" w:rsidRPr="006D67E4">
        <w:rPr>
          <w:color w:val="000000" w:themeColor="text1"/>
          <w:highlight w:val="cyan"/>
        </w:rPr>
        <w:t>\</w:t>
      </w:r>
      <w:r w:rsidR="006D67E4" w:rsidRPr="006D67E4">
        <w:rPr>
          <w:color w:val="000000" w:themeColor="text1"/>
          <w:highlight w:val="cyan"/>
        </w:rPr>
        <w:t>’</w:t>
      </w:r>
    </w:p>
    <w:p w14:paraId="46EB33F4" w14:textId="77777777" w:rsidR="004E3462" w:rsidRDefault="006D67E4" w:rsidP="006D67E4">
      <w:pPr>
        <w:pStyle w:val="ListParagraph"/>
        <w:rPr>
          <w:color w:val="3A7C22" w:themeColor="accent6" w:themeShade="BF"/>
        </w:rPr>
      </w:pPr>
      <w:r>
        <w:rPr>
          <w:color w:val="000000" w:themeColor="text1"/>
        </w:rPr>
        <w:t xml:space="preserve">This combo act as one character </w:t>
      </w:r>
      <w:r w:rsidR="004E2E1E">
        <w:rPr>
          <w:color w:val="000000" w:themeColor="text1"/>
        </w:rPr>
        <w:t xml:space="preserve">the comma is the text </w:t>
      </w:r>
      <w:r w:rsidR="004B308D">
        <w:rPr>
          <w:color w:val="000000" w:themeColor="text1"/>
        </w:rPr>
        <w:br/>
      </w:r>
      <w:r w:rsidR="004B308D" w:rsidRPr="004B308D">
        <w:rPr>
          <w:color w:val="77206D" w:themeColor="accent5" w:themeShade="BF"/>
        </w:rPr>
        <w:t xml:space="preserve">' I\'m learning </w:t>
      </w:r>
      <w:proofErr w:type="spellStart"/>
      <w:r w:rsidR="004B308D" w:rsidRPr="004B308D">
        <w:rPr>
          <w:color w:val="77206D" w:themeColor="accent5" w:themeShade="BF"/>
        </w:rPr>
        <w:t>javascript</w:t>
      </w:r>
      <w:proofErr w:type="spellEnd"/>
      <w:r w:rsidR="004B308D" w:rsidRPr="004B308D">
        <w:rPr>
          <w:color w:val="77206D" w:themeColor="accent5" w:themeShade="BF"/>
        </w:rPr>
        <w:t>'</w:t>
      </w:r>
      <w:r w:rsidR="004B308D">
        <w:rPr>
          <w:color w:val="77206D" w:themeColor="accent5" w:themeShade="BF"/>
        </w:rPr>
        <w:t xml:space="preserve"> </w:t>
      </w:r>
      <w:r w:rsidR="004B308D" w:rsidRPr="00875DE2">
        <w:rPr>
          <w:color w:val="3A7C22" w:themeColor="accent6" w:themeShade="BF"/>
        </w:rPr>
        <w:t xml:space="preserve">(same </w:t>
      </w:r>
      <w:proofErr w:type="spellStart"/>
      <w:r w:rsidR="004B308D" w:rsidRPr="00875DE2">
        <w:rPr>
          <w:color w:val="3A7C22" w:themeColor="accent6" w:themeShade="BF"/>
        </w:rPr>
        <w:t>out come</w:t>
      </w:r>
      <w:proofErr w:type="spellEnd"/>
      <w:r w:rsidR="004B308D" w:rsidRPr="00875DE2">
        <w:rPr>
          <w:color w:val="3A7C22" w:themeColor="accent6" w:themeShade="BF"/>
        </w:rPr>
        <w:t>)</w:t>
      </w:r>
    </w:p>
    <w:p w14:paraId="22732875" w14:textId="77777777" w:rsidR="004E3462" w:rsidRDefault="004E3462" w:rsidP="006D67E4">
      <w:pPr>
        <w:pStyle w:val="ListParagraph"/>
        <w:rPr>
          <w:color w:val="000000" w:themeColor="text1"/>
        </w:rPr>
      </w:pPr>
      <w:r>
        <w:rPr>
          <w:color w:val="000000" w:themeColor="text1"/>
        </w:rPr>
        <w:t xml:space="preserve">It does not start or end the sting </w:t>
      </w:r>
    </w:p>
    <w:p w14:paraId="65E4B682" w14:textId="77777777" w:rsidR="00E92213" w:rsidRDefault="00E92213" w:rsidP="006D67E4">
      <w:pPr>
        <w:pStyle w:val="ListParagraph"/>
        <w:rPr>
          <w:color w:val="000000" w:themeColor="text1"/>
        </w:rPr>
      </w:pPr>
    </w:p>
    <w:p w14:paraId="5F46334A" w14:textId="77777777" w:rsidR="004E3462" w:rsidRDefault="004E3462" w:rsidP="006D67E4">
      <w:pPr>
        <w:pStyle w:val="ListParagraph"/>
        <w:rPr>
          <w:color w:val="000000" w:themeColor="text1"/>
        </w:rPr>
      </w:pPr>
    </w:p>
    <w:p w14:paraId="2B39625E" w14:textId="77777777" w:rsidR="002E6C15" w:rsidRDefault="00117494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117494">
        <w:rPr>
          <w:color w:val="000000" w:themeColor="text1"/>
          <w:highlight w:val="cyan"/>
        </w:rPr>
        <w:t>\”</w:t>
      </w:r>
      <w:r>
        <w:rPr>
          <w:color w:val="000000" w:themeColor="text1"/>
        </w:rPr>
        <w:t xml:space="preserve"> creates a double quote as text</w:t>
      </w:r>
    </w:p>
    <w:p w14:paraId="6CD45A1B" w14:textId="6799842E" w:rsidR="00D60251" w:rsidRPr="004E3462" w:rsidRDefault="002E6C15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2E6C15">
        <w:rPr>
          <w:color w:val="000000" w:themeColor="text1"/>
          <w:highlight w:val="cyan"/>
        </w:rPr>
        <w:t>\n</w:t>
      </w:r>
      <w:r>
        <w:rPr>
          <w:color w:val="000000" w:themeColor="text1"/>
        </w:rPr>
        <w:t xml:space="preserve"> new line character</w:t>
      </w:r>
      <w:r w:rsidR="00DD693F" w:rsidRPr="004E3462">
        <w:rPr>
          <w:color w:val="77206D" w:themeColor="accent5" w:themeShade="BF"/>
        </w:rPr>
        <w:br/>
      </w:r>
    </w:p>
    <w:p w14:paraId="1212F1DB" w14:textId="009C29A5" w:rsidR="001250B4" w:rsidRDefault="001250B4" w:rsidP="00D60251">
      <w:pPr>
        <w:pStyle w:val="ListParagraph"/>
        <w:numPr>
          <w:ilvl w:val="0"/>
          <w:numId w:val="11"/>
        </w:numPr>
      </w:pPr>
      <w:r>
        <w:t xml:space="preserve">Use </w:t>
      </w:r>
      <w:proofErr w:type="gramStart"/>
      <w:r w:rsidRPr="00F63870">
        <w:rPr>
          <w:highlight w:val="cyan"/>
        </w:rPr>
        <w:t>alert(</w:t>
      </w:r>
      <w:proofErr w:type="gramEnd"/>
      <w:r w:rsidR="00F63870" w:rsidRPr="00F63870">
        <w:rPr>
          <w:highlight w:val="cyan"/>
        </w:rPr>
        <w:t>);</w:t>
      </w:r>
      <w:r w:rsidR="00F63870">
        <w:t xml:space="preserve"> to make a pop up on your window</w:t>
      </w:r>
    </w:p>
    <w:p w14:paraId="45BBE2D6" w14:textId="0763C8A4" w:rsidR="008D6AA6" w:rsidRDefault="008D6AA6" w:rsidP="00D60251">
      <w:pPr>
        <w:pStyle w:val="ListParagraph"/>
        <w:numPr>
          <w:ilvl w:val="0"/>
          <w:numId w:val="11"/>
        </w:numPr>
      </w:pPr>
      <w:r>
        <w:t>Can add string together using +</w:t>
      </w:r>
      <w:r w:rsidR="003C4019">
        <w:t xml:space="preserve"> (concatenation)</w:t>
      </w:r>
    </w:p>
    <w:p w14:paraId="0C6AECB6" w14:textId="6FC0C44B" w:rsidR="00586404" w:rsidRDefault="00905AF3" w:rsidP="00D60251">
      <w:pPr>
        <w:pStyle w:val="ListParagraph"/>
        <w:numPr>
          <w:ilvl w:val="0"/>
          <w:numId w:val="11"/>
        </w:numPr>
      </w:pPr>
      <w:r>
        <w:t>s</w:t>
      </w:r>
      <w:r w:rsidR="00586404">
        <w:t>tring</w:t>
      </w:r>
      <w:r>
        <w:t xml:space="preserve"> + number = string</w:t>
      </w:r>
    </w:p>
    <w:p w14:paraId="397207C0" w14:textId="6BC2F8B2" w:rsidR="006B5CD6" w:rsidRPr="00B635E9" w:rsidRDefault="000B190E" w:rsidP="00B635E9">
      <w:pPr>
        <w:pStyle w:val="ListParagraph"/>
        <w:numPr>
          <w:ilvl w:val="0"/>
          <w:numId w:val="12"/>
        </w:numPr>
        <w:ind w:left="1800"/>
        <w:rPr>
          <w:color w:val="501549" w:themeColor="accent5" w:themeShade="80"/>
        </w:rPr>
      </w:pPr>
      <w:r>
        <w:t xml:space="preserve">Strings follow order of </w:t>
      </w:r>
      <w:r w:rsidR="00724A0D">
        <w:t xml:space="preserve">operation </w:t>
      </w:r>
      <w:r w:rsidR="00D90218">
        <w:t>left to write</w:t>
      </w:r>
      <w:r w:rsidR="006B5CD6">
        <w:br/>
      </w:r>
      <w:r w:rsidR="006B5CD6">
        <w:br/>
      </w:r>
      <w:r w:rsidR="006B5CD6" w:rsidRPr="00B635E9">
        <w:rPr>
          <w:color w:val="501549" w:themeColor="accent5" w:themeShade="80"/>
        </w:rPr>
        <w:t>'$' + 20.95 + 7.99</w:t>
      </w:r>
      <w:r w:rsidR="00EC5C7E" w:rsidRPr="00B635E9">
        <w:rPr>
          <w:color w:val="501549" w:themeColor="accent5" w:themeShade="80"/>
        </w:rPr>
        <w:t xml:space="preserve"> </w:t>
      </w:r>
    </w:p>
    <w:p w14:paraId="66A01F7F" w14:textId="2A0EBDDD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20.957.99'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here it just put the 7.99 with the rest of the word because it is a string)</w:t>
      </w:r>
    </w:p>
    <w:p w14:paraId="27E547AB" w14:textId="442EDE5B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.95 +7.99)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order of operation)</w:t>
      </w:r>
    </w:p>
    <w:p w14:paraId="21FB409E" w14:textId="77777777" w:rsidR="006B5CD6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>'$28.939999999999998'</w:t>
      </w:r>
    </w:p>
    <w:p w14:paraId="3EEAAA8A" w14:textId="442E23C4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95 +799)/ 100</w:t>
      </w:r>
      <w:r w:rsidR="00EC5C7E">
        <w:rPr>
          <w:color w:val="501549" w:themeColor="accent5" w:themeShade="80"/>
        </w:rPr>
        <w:t xml:space="preserve"> </w:t>
      </w:r>
      <w:r w:rsidR="00EC5C7E" w:rsidRPr="00EC5C7E">
        <w:t>(</w:t>
      </w:r>
      <w:r w:rsidR="00EC5C7E" w:rsidRPr="00EC5C7E">
        <w:rPr>
          <w:color w:val="275317" w:themeColor="accent6" w:themeShade="80"/>
        </w:rPr>
        <w:t>float number inaccuracy)</w:t>
      </w:r>
    </w:p>
    <w:p w14:paraId="0FC26389" w14:textId="77566288" w:rsidR="000B190E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 xml:space="preserve">'$28.94' </w:t>
      </w:r>
    </w:p>
    <w:p w14:paraId="37D8356A" w14:textId="11D5648B" w:rsidR="00187A46" w:rsidRDefault="00B02AC9" w:rsidP="00B02AC9">
      <w:pPr>
        <w:pStyle w:val="Heading2"/>
      </w:pPr>
      <w:r w:rsidRPr="00B02AC9">
        <w:t>Template strings</w:t>
      </w:r>
    </w:p>
    <w:p w14:paraId="4ED9353B" w14:textId="52AC775F" w:rsidR="00B02AC9" w:rsidRDefault="00B02AC9" w:rsidP="00B02AC9">
      <w:r>
        <w:t>`……`</w:t>
      </w:r>
    </w:p>
    <w:p w14:paraId="7F881AB8" w14:textId="5BA33BC7" w:rsidR="00B02AC9" w:rsidRPr="00B02AC9" w:rsidRDefault="00E95D95" w:rsidP="00B02AC9">
      <w:pPr>
        <w:pStyle w:val="ListParagraph"/>
        <w:numPr>
          <w:ilvl w:val="0"/>
          <w:numId w:val="11"/>
        </w:numPr>
      </w:pPr>
      <w:r>
        <w:t>Can do interpolation = insert value directly into a string</w:t>
      </w:r>
    </w:p>
    <w:p w14:paraId="10258CE8" w14:textId="501073F0" w:rsidR="00E429D9" w:rsidRPr="00E429D9" w:rsidRDefault="00E429D9" w:rsidP="00E429D9">
      <w:pPr>
        <w:pStyle w:val="ListParagraph"/>
        <w:rPr>
          <w:color w:val="77206D" w:themeColor="accent5" w:themeShade="BF"/>
        </w:rPr>
      </w:pPr>
      <w:r w:rsidRPr="00E429D9">
        <w:rPr>
          <w:color w:val="77206D" w:themeColor="accent5" w:themeShade="BF"/>
        </w:rPr>
        <w:t>`Item (</w:t>
      </w:r>
      <w:proofErr w:type="gramStart"/>
      <w:r w:rsidRPr="00E429D9">
        <w:rPr>
          <w:color w:val="77206D" w:themeColor="accent5" w:themeShade="BF"/>
        </w:rPr>
        <w:t>${ 1</w:t>
      </w:r>
      <w:proofErr w:type="gramEnd"/>
      <w:r w:rsidRPr="00E429D9">
        <w:rPr>
          <w:color w:val="77206D" w:themeColor="accent5" w:themeShade="BF"/>
        </w:rPr>
        <w:t xml:space="preserve"> + 1}): $${(2095 + 799)/100}`</w:t>
      </w:r>
      <w:r w:rsidR="005043BB">
        <w:rPr>
          <w:color w:val="77206D" w:themeColor="accent5" w:themeShade="BF"/>
        </w:rPr>
        <w:t xml:space="preserve"> dollar </w:t>
      </w:r>
    </w:p>
    <w:p w14:paraId="2B8CFF2A" w14:textId="0B9B6944" w:rsidR="00586404" w:rsidRDefault="00E429D9" w:rsidP="00E429D9">
      <w:pPr>
        <w:pStyle w:val="ListParagraph"/>
        <w:rPr>
          <w:color w:val="E97132" w:themeColor="accent2"/>
        </w:rPr>
      </w:pPr>
      <w:r w:rsidRPr="00E429D9">
        <w:rPr>
          <w:color w:val="E97132" w:themeColor="accent2"/>
        </w:rPr>
        <w:t>'Item (2): $28.94'</w:t>
      </w:r>
    </w:p>
    <w:p w14:paraId="71A5F2BB" w14:textId="77777777" w:rsidR="005043BB" w:rsidRDefault="005043BB" w:rsidP="00E429D9">
      <w:pPr>
        <w:pStyle w:val="ListParagraph"/>
        <w:rPr>
          <w:color w:val="E97132" w:themeColor="accent2"/>
        </w:rPr>
      </w:pPr>
    </w:p>
    <w:p w14:paraId="591DAB23" w14:textId="5C487559" w:rsidR="005043BB" w:rsidRDefault="005043BB" w:rsidP="00E429D9">
      <w:pPr>
        <w:pStyle w:val="ListParagraph"/>
        <w:rPr>
          <w:color w:val="000000" w:themeColor="text1"/>
        </w:rPr>
      </w:pPr>
      <w:r w:rsidRPr="006F1CC4">
        <w:rPr>
          <w:color w:val="000000" w:themeColor="text1"/>
          <w:highlight w:val="cyan"/>
        </w:rPr>
        <w:t>${}</w:t>
      </w:r>
      <w:r w:rsidR="007130B4" w:rsidRPr="006F1CC4">
        <w:rPr>
          <w:color w:val="000000" w:themeColor="text1"/>
        </w:rPr>
        <w:t xml:space="preserve"> = insert value directly into stri</w:t>
      </w:r>
      <w:r w:rsidR="006F1CC4" w:rsidRPr="006F1CC4">
        <w:rPr>
          <w:color w:val="000000" w:themeColor="text1"/>
        </w:rPr>
        <w:t>ng</w:t>
      </w:r>
    </w:p>
    <w:p w14:paraId="76F58F23" w14:textId="30600AD4" w:rsidR="0049156B" w:rsidRPr="006F1CC4" w:rsidRDefault="00425422" w:rsidP="00425422">
      <w:pPr>
        <w:pStyle w:val="ListParagraph"/>
        <w:numPr>
          <w:ilvl w:val="0"/>
          <w:numId w:val="11"/>
        </w:numPr>
        <w:rPr>
          <w:color w:val="000000" w:themeColor="text1"/>
        </w:rPr>
      </w:pPr>
      <w:r>
        <w:rPr>
          <w:color w:val="000000" w:themeColor="text1"/>
        </w:rPr>
        <w:t>Multi line strings</w:t>
      </w:r>
      <w:r w:rsidR="006F68AB">
        <w:rPr>
          <w:color w:val="000000" w:themeColor="text1"/>
        </w:rPr>
        <w:t xml:space="preserve"> </w:t>
      </w:r>
    </w:p>
    <w:p w14:paraId="36AD8486" w14:textId="17B83B89" w:rsidR="00586404" w:rsidRDefault="00586404" w:rsidP="00586404">
      <w:pPr>
        <w:pStyle w:val="Heading2"/>
      </w:pPr>
      <w:r>
        <w:t>Auto type conversion</w:t>
      </w:r>
    </w:p>
    <w:p w14:paraId="05FEBAC9" w14:textId="76489114" w:rsidR="008A1BF1" w:rsidRDefault="008A1BF1" w:rsidP="00D60251">
      <w:pPr>
        <w:pStyle w:val="ListParagraph"/>
        <w:numPr>
          <w:ilvl w:val="0"/>
          <w:numId w:val="11"/>
        </w:numPr>
      </w:pPr>
      <w:r>
        <w:t xml:space="preserve">Can check </w:t>
      </w:r>
      <w:proofErr w:type="spellStart"/>
      <w:r>
        <w:t>whtat</w:t>
      </w:r>
      <w:proofErr w:type="spellEnd"/>
      <w:r>
        <w:t xml:space="preserve"> type a value is using </w:t>
      </w:r>
      <w:proofErr w:type="spellStart"/>
      <w:r w:rsidRPr="008A1BF1">
        <w:rPr>
          <w:highlight w:val="cyan"/>
        </w:rPr>
        <w:t>typeof</w:t>
      </w:r>
      <w:proofErr w:type="spellEnd"/>
      <w:r>
        <w:t xml:space="preserve"> (</w:t>
      </w:r>
      <w:r w:rsidR="0065487F">
        <w:t>automatic type conversion)</w:t>
      </w:r>
      <w:r w:rsidR="00C00F11">
        <w:t xml:space="preserve"> </w:t>
      </w:r>
      <w:r w:rsidR="006B2F1C">
        <w:t xml:space="preserve">can be used to add signs to number in my example I was adding </w:t>
      </w:r>
      <w:proofErr w:type="spellStart"/>
      <w:r w:rsidR="006B2F1C">
        <w:t>dolar</w:t>
      </w:r>
      <w:proofErr w:type="spellEnd"/>
      <w:r w:rsidR="006B2F1C">
        <w:t xml:space="preserve"> signs to numbers</w:t>
      </w:r>
    </w:p>
    <w:p w14:paraId="692BBCA1" w14:textId="77777777" w:rsidR="00F253B8" w:rsidRDefault="00F253B8" w:rsidP="00F253B8">
      <w:pPr>
        <w:pStyle w:val="ListParagraph"/>
      </w:pPr>
    </w:p>
    <w:p w14:paraId="6782C9D6" w14:textId="0FA5BA12" w:rsidR="00F253B8" w:rsidRDefault="00F253B8" w:rsidP="00F253B8">
      <w:pPr>
        <w:pStyle w:val="Heading1"/>
      </w:pPr>
      <w:r>
        <w:t>HTML</w:t>
      </w:r>
    </w:p>
    <w:p w14:paraId="470884DA" w14:textId="4D25C405" w:rsidR="00AD5515" w:rsidRDefault="00AD5515" w:rsidP="00AD5515">
      <w:pPr>
        <w:pStyle w:val="ListParagraph"/>
        <w:numPr>
          <w:ilvl w:val="0"/>
          <w:numId w:val="11"/>
        </w:numPr>
      </w:pPr>
      <w:r>
        <w:t>Nesting element ins</w:t>
      </w:r>
      <w:r w:rsidR="00171C60">
        <w:t xml:space="preserve">ide of </w:t>
      </w:r>
      <w:proofErr w:type="gramStart"/>
      <w:r w:rsidR="00171C60">
        <w:t>a</w:t>
      </w:r>
      <w:proofErr w:type="gramEnd"/>
      <w:r w:rsidR="00171C60">
        <w:t xml:space="preserve"> element</w:t>
      </w:r>
    </w:p>
    <w:p w14:paraId="2101D377" w14:textId="77777777" w:rsidR="00171C60" w:rsidRPr="00171C60" w:rsidRDefault="00171C60" w:rsidP="0071728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paragraph of the text 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Hi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C2DC3B" w14:textId="63ADEBAE" w:rsidR="00171C60" w:rsidRDefault="00A11086" w:rsidP="00717288">
      <w:pPr>
        <w:pStyle w:val="ListParagraph"/>
        <w:numPr>
          <w:ilvl w:val="0"/>
          <w:numId w:val="11"/>
        </w:numPr>
      </w:pPr>
      <w:r>
        <w:t>Multiple spaces are combined into 1 space on webpage</w:t>
      </w:r>
    </w:p>
    <w:p w14:paraId="41F3F7C9" w14:textId="178988EB" w:rsidR="00A11086" w:rsidRDefault="00A11086" w:rsidP="00717288">
      <w:pPr>
        <w:pStyle w:val="ListParagraph"/>
        <w:numPr>
          <w:ilvl w:val="0"/>
          <w:numId w:val="11"/>
        </w:numPr>
      </w:pPr>
      <w:r>
        <w:t>New lines count as s</w:t>
      </w:r>
      <w:r w:rsidR="000B72B6">
        <w:t>paces</w:t>
      </w:r>
    </w:p>
    <w:p w14:paraId="0FBC8EA4" w14:textId="77777777" w:rsidR="00A81EEB" w:rsidRDefault="00A81EEB" w:rsidP="00A81EEB">
      <w:pPr>
        <w:pStyle w:val="ListParagraph"/>
      </w:pPr>
    </w:p>
    <w:p w14:paraId="171D3517" w14:textId="4B3FB0F6" w:rsidR="00A5075F" w:rsidRDefault="00A5075F" w:rsidP="00A5075F">
      <w:pPr>
        <w:pStyle w:val="Heading2"/>
      </w:pPr>
      <w:r>
        <w:t>HTML Attributes</w:t>
      </w:r>
    </w:p>
    <w:p w14:paraId="34891FB8" w14:textId="568A755E" w:rsidR="00A5075F" w:rsidRDefault="00A5075F" w:rsidP="00A5075F">
      <w:pPr>
        <w:pStyle w:val="ListParagraph"/>
        <w:numPr>
          <w:ilvl w:val="0"/>
          <w:numId w:val="15"/>
        </w:numPr>
      </w:pPr>
      <w:r>
        <w:t>Attributes change the behavior of an element</w:t>
      </w:r>
    </w:p>
    <w:p w14:paraId="00A131C5" w14:textId="77777777" w:rsidR="006668B4" w:rsidRPr="006668B4" w:rsidRDefault="006668B4" w:rsidP="006668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668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6668B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tooltip"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11AA769B" w14:textId="24459F5B" w:rsidR="002D70E8" w:rsidRDefault="006668B4" w:rsidP="006668B4">
      <w:pPr>
        <w:pStyle w:val="ListParagraph"/>
        <w:numPr>
          <w:ilvl w:val="0"/>
          <w:numId w:val="15"/>
        </w:numPr>
      </w:pPr>
      <w:r>
        <w:t xml:space="preserve">In this line of code </w:t>
      </w:r>
      <w:r w:rsidR="0061466C">
        <w:t xml:space="preserve">if </w:t>
      </w:r>
      <w:proofErr w:type="gramStart"/>
      <w:r w:rsidR="0061466C">
        <w:t>you  hover</w:t>
      </w:r>
      <w:proofErr w:type="gramEnd"/>
      <w:r w:rsidR="0061466C">
        <w:t xml:space="preserve"> over the button element you will a small pop that displays the words in the double quotes</w:t>
      </w:r>
    </w:p>
    <w:p w14:paraId="09E57CD0" w14:textId="17D0E228" w:rsidR="004E5889" w:rsidRDefault="00E9010D" w:rsidP="00E9010D">
      <w:pPr>
        <w:pStyle w:val="ListParagraph"/>
        <w:numPr>
          <w:ilvl w:val="0"/>
          <w:numId w:val="15"/>
        </w:numPr>
      </w:pPr>
      <w:r>
        <w:t>Al</w:t>
      </w:r>
      <w:r w:rsidR="00C84BFD">
        <w:t xml:space="preserve">ways out on the opening tag </w:t>
      </w:r>
    </w:p>
    <w:p w14:paraId="41F9598D" w14:textId="330C6430" w:rsidR="00C84BFD" w:rsidRDefault="00C84BFD" w:rsidP="00E9010D">
      <w:pPr>
        <w:pStyle w:val="ListParagraph"/>
        <w:numPr>
          <w:ilvl w:val="0"/>
          <w:numId w:val="15"/>
        </w:numPr>
      </w:pPr>
      <w:r>
        <w:t xml:space="preserve">The </w:t>
      </w:r>
      <w:r w:rsidR="00E31637" w:rsidRPr="00E31637">
        <w:rPr>
          <w:highlight w:val="cyan"/>
        </w:rPr>
        <w:t>title</w:t>
      </w:r>
      <w:r w:rsidR="00E31637">
        <w:t xml:space="preserve"> is the attribute </w:t>
      </w:r>
      <w:proofErr w:type="gramStart"/>
      <w:r w:rsidR="00E31637">
        <w:t>name</w:t>
      </w:r>
      <w:proofErr w:type="gramEnd"/>
      <w:r w:rsidR="00E31637">
        <w:t xml:space="preserve"> </w:t>
      </w:r>
      <w:r w:rsidR="002C5DDC">
        <w:t xml:space="preserve">tells what we </w:t>
      </w:r>
      <w:proofErr w:type="gramStart"/>
      <w:r w:rsidR="002C5DDC">
        <w:t>changing</w:t>
      </w:r>
      <w:proofErr w:type="gramEnd"/>
      <w:r w:rsidR="002C5DDC">
        <w:t xml:space="preserve"> of the </w:t>
      </w:r>
      <w:r w:rsidR="00D41571">
        <w:t>element.</w:t>
      </w:r>
    </w:p>
    <w:p w14:paraId="6052B428" w14:textId="77777777" w:rsidR="00D80051" w:rsidRDefault="00D80051" w:rsidP="00D80051">
      <w:pPr>
        <w:pStyle w:val="ListParagraph"/>
      </w:pPr>
    </w:p>
    <w:p w14:paraId="07F8EEAC" w14:textId="77777777" w:rsidR="000E1B10" w:rsidRPr="000E1B10" w:rsidRDefault="000E1B10" w:rsidP="000E1B10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  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gramEnd"/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 xml:space="preserve"> good job"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lass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red-button"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EC02991" w14:textId="7C36CD7E" w:rsidR="00D80051" w:rsidRDefault="00BC2FED" w:rsidP="009C2BF7">
      <w:pPr>
        <w:pStyle w:val="ListParagraph"/>
        <w:numPr>
          <w:ilvl w:val="0"/>
          <w:numId w:val="15"/>
        </w:numPr>
      </w:pPr>
      <w:r w:rsidRPr="00BC2FED">
        <w:rPr>
          <w:highlight w:val="cyan"/>
        </w:rPr>
        <w:t>class</w:t>
      </w:r>
      <w:r>
        <w:t xml:space="preserve"> attribute = adds a </w:t>
      </w:r>
      <w:proofErr w:type="spellStart"/>
      <w:r>
        <w:t>lable</w:t>
      </w:r>
      <w:proofErr w:type="spellEnd"/>
      <w:r>
        <w:t xml:space="preserve"> to an element</w:t>
      </w:r>
    </w:p>
    <w:p w14:paraId="31F6C37E" w14:textId="06D6C8AD" w:rsidR="005F4BAC" w:rsidRDefault="00506314" w:rsidP="009C2BF7">
      <w:pPr>
        <w:pStyle w:val="ListParagraph"/>
        <w:numPr>
          <w:ilvl w:val="0"/>
          <w:numId w:val="15"/>
        </w:numPr>
      </w:pPr>
      <w:r>
        <w:t>html tag contains the entire webpage.</w:t>
      </w:r>
    </w:p>
    <w:p w14:paraId="56149A66" w14:textId="02BFD36A" w:rsidR="0038658A" w:rsidRDefault="00FF09CB" w:rsidP="0038658A">
      <w:pPr>
        <w:pStyle w:val="ListParagraph"/>
        <w:numPr>
          <w:ilvl w:val="0"/>
          <w:numId w:val="15"/>
        </w:numPr>
      </w:pPr>
      <w:r>
        <w:t xml:space="preserve">Head </w:t>
      </w:r>
      <w:proofErr w:type="gramStart"/>
      <w:r>
        <w:t>tag  contains</w:t>
      </w:r>
      <w:proofErr w:type="gramEnd"/>
      <w:r>
        <w:t xml:space="preserve"> information about the page</w:t>
      </w:r>
      <w:r w:rsidR="00795B79">
        <w:t xml:space="preserve"> and everything that is not visible on the web</w:t>
      </w:r>
      <w:r w:rsidR="005560D9">
        <w:t>page.</w:t>
      </w:r>
    </w:p>
    <w:p w14:paraId="2CD768BB" w14:textId="77777777" w:rsidR="0038658A" w:rsidRPr="0038658A" w:rsidRDefault="0038658A" w:rsidP="0038658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8658A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onclick</w:t>
      </w:r>
      <w:r w:rsidRPr="0038658A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8658A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"</w:t>
      </w:r>
    </w:p>
    <w:p w14:paraId="56D8FE41" w14:textId="61C3F86C" w:rsidR="0038658A" w:rsidRDefault="00CB5FC4" w:rsidP="00CB5FC4">
      <w:pPr>
        <w:pStyle w:val="ListParagraph"/>
        <w:numPr>
          <w:ilvl w:val="0"/>
          <w:numId w:val="15"/>
        </w:numPr>
      </w:pPr>
      <w:r>
        <w:t xml:space="preserve">This code will run </w:t>
      </w:r>
      <w:proofErr w:type="spellStart"/>
      <w:r>
        <w:t>Javascript</w:t>
      </w:r>
      <w:proofErr w:type="spellEnd"/>
      <w:r>
        <w:t xml:space="preserve"> code </w:t>
      </w:r>
      <w:proofErr w:type="spellStart"/>
      <w:r>
        <w:t>when ever</w:t>
      </w:r>
      <w:proofErr w:type="spellEnd"/>
      <w:r>
        <w:t xml:space="preserve"> </w:t>
      </w:r>
      <w:r w:rsidR="00D05004">
        <w:t>it is clicked</w:t>
      </w:r>
    </w:p>
    <w:p w14:paraId="5DAF5FD9" w14:textId="357537DB" w:rsidR="000714BF" w:rsidRDefault="000714BF" w:rsidP="000714BF">
      <w:pPr>
        <w:pStyle w:val="Heading1"/>
      </w:pPr>
      <w:r>
        <w:t>CSS</w:t>
      </w:r>
    </w:p>
    <w:p w14:paraId="3AA7FE74" w14:textId="57686A70" w:rsidR="003B35C9" w:rsidRDefault="005F1809" w:rsidP="003B35C9">
      <w:pPr>
        <w:pStyle w:val="ListParagraph"/>
        <w:numPr>
          <w:ilvl w:val="0"/>
          <w:numId w:val="11"/>
        </w:numPr>
      </w:pPr>
      <w:r>
        <w:t>Uses a style tag</w:t>
      </w:r>
      <w:r w:rsidR="00C6146A">
        <w:t xml:space="preserve"> to write CSS inside</w:t>
      </w:r>
    </w:p>
    <w:p w14:paraId="5D4918B8" w14:textId="27F4A34E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proofErr w:type="gramStart"/>
      <w:r w:rsidRPr="003B35C9">
        <w:rPr>
          <w:rFonts w:ascii="Consolas" w:eastAsia="Times New Roman" w:hAnsi="Consolas" w:cs="Times New Roman"/>
          <w:color w:val="D7BA7D"/>
          <w:kern w:val="0"/>
          <w:sz w:val="21"/>
          <w:szCs w:val="21"/>
          <w14:ligatures w14:val="none"/>
        </w:rPr>
        <w:t>button</w:t>
      </w: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{</w:t>
      </w:r>
      <w:proofErr w:type="gramEnd"/>
    </w:p>
    <w:p w14:paraId="58462F65" w14:textId="44D5091C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Pr="003B35C9">
        <w:rPr>
          <w:rFonts w:ascii="Consolas" w:eastAsia="Times New Roman" w:hAnsi="Consolas" w:cs="Times New Roman"/>
          <w:color w:val="D86DCB" w:themeColor="accent5" w:themeTint="99"/>
          <w:kern w:val="0"/>
          <w:sz w:val="21"/>
          <w:szCs w:val="21"/>
          <w14:ligatures w14:val="none"/>
        </w:rPr>
        <w:t xml:space="preserve">background-color: </w:t>
      </w:r>
      <w:proofErr w:type="spellStart"/>
      <w:proofErr w:type="gramStart"/>
      <w:r w:rsidRPr="003B35C9">
        <w:rPr>
          <w:rFonts w:ascii="Consolas" w:eastAsia="Times New Roman" w:hAnsi="Consolas" w:cs="Times New Roman"/>
          <w:color w:val="47D459" w:themeColor="accent3" w:themeTint="99"/>
          <w:kern w:val="0"/>
          <w:sz w:val="21"/>
          <w:szCs w:val="21"/>
          <w14:ligatures w14:val="none"/>
        </w:rPr>
        <w:t>blueviolet</w:t>
      </w:r>
      <w:proofErr w:type="spellEnd"/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  <w:r w:rsidR="00A20B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</w:p>
    <w:p w14:paraId="17952CC1" w14:textId="503E517A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7456" behindDoc="0" locked="0" layoutInCell="1" allowOverlap="1" wp14:anchorId="7BF75956" wp14:editId="681F66FB">
                <wp:simplePos x="0" y="0"/>
                <wp:positionH relativeFrom="column">
                  <wp:posOffset>-355740</wp:posOffset>
                </wp:positionH>
                <wp:positionV relativeFrom="paragraph">
                  <wp:posOffset>-259055</wp:posOffset>
                </wp:positionV>
                <wp:extent cx="593280" cy="997920"/>
                <wp:effectExtent l="38100" t="57150" r="54610" b="50165"/>
                <wp:wrapNone/>
                <wp:docPr id="506804952" name="Ink 1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9">
                      <w14:nvContentPartPr>
                        <w14:cNvContentPartPr/>
                      </w14:nvContentPartPr>
                      <w14:xfrm>
                        <a:off x="0" y="0"/>
                        <a:ext cx="593280" cy="99792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B5ECF33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18" o:spid="_x0000_s1026" type="#_x0000_t75" style="position:absolute;margin-left:-28.7pt;margin-top:-21.1pt;width:48.1pt;height:80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">
                <v:imagedata r:id="rId10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colo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spellStart"/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aliceblue</w:t>
      </w:r>
      <w:proofErr w:type="spellEnd"/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50E2B3A4" w14:textId="4C1F8E7F" w:rsidR="003B35C9" w:rsidRPr="003B35C9" w:rsidRDefault="004B291A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3360" behindDoc="0" locked="0" layoutInCell="1" allowOverlap="1" wp14:anchorId="0D478EB5" wp14:editId="131C3B6E">
                <wp:simplePos x="0" y="0"/>
                <wp:positionH relativeFrom="column">
                  <wp:posOffset>-7450</wp:posOffset>
                </wp:positionH>
                <wp:positionV relativeFrom="paragraph">
                  <wp:posOffset>687645</wp:posOffset>
                </wp:positionV>
                <wp:extent cx="360" cy="360"/>
                <wp:effectExtent l="57150" t="38100" r="57150" b="57150"/>
                <wp:wrapNone/>
                <wp:docPr id="571967813" name="Ink 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1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82FBCC" id="Ink 6" o:spid="_x0000_s1026" type="#_x0000_t75" style="position:absolute;margin-left:-1.3pt;margin-top:53.45pt;width:1.45pt;height:1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">
                <v:imagedata r:id="rId12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borde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none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24127804" w14:textId="66D29D30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3600" behindDoc="0" locked="0" layoutInCell="1" allowOverlap="1" wp14:anchorId="76603D98" wp14:editId="0CF3F2D2">
                <wp:simplePos x="0" y="0"/>
                <wp:positionH relativeFrom="column">
                  <wp:posOffset>2849245</wp:posOffset>
                </wp:positionH>
                <wp:positionV relativeFrom="paragraph">
                  <wp:posOffset>-391795</wp:posOffset>
                </wp:positionV>
                <wp:extent cx="988320" cy="967825"/>
                <wp:effectExtent l="57150" t="57150" r="40640" b="41910"/>
                <wp:wrapNone/>
                <wp:docPr id="1252074771" name="Ink 24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3">
                      <w14:nvContentPartPr>
                        <w14:cNvContentPartPr/>
                      </w14:nvContentPartPr>
                      <w14:xfrm>
                        <a:off x="0" y="0"/>
                        <a:ext cx="988320" cy="9678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06A79470" id="Ink 24" o:spid="_x0000_s1026" type="#_x0000_t75" style="position:absolute;margin-left:223.65pt;margin-top:-31.55pt;width:79.2pt;height:77.6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">
                <v:imagedata r:id="rId14" o:title=""/>
              </v:shape>
            </w:pict>
          </mc:Fallback>
        </mc:AlternateContent>
      </w: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0528" behindDoc="0" locked="0" layoutInCell="1" allowOverlap="1" wp14:anchorId="58EE4CDA" wp14:editId="65ED5444">
                <wp:simplePos x="0" y="0"/>
                <wp:positionH relativeFrom="column">
                  <wp:posOffset>-61595</wp:posOffset>
                </wp:positionH>
                <wp:positionV relativeFrom="paragraph">
                  <wp:posOffset>-452755</wp:posOffset>
                </wp:positionV>
                <wp:extent cx="603250" cy="1068325"/>
                <wp:effectExtent l="57150" t="38100" r="44450" b="55880"/>
                <wp:wrapNone/>
                <wp:docPr id="1301661412" name="Ink 2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5">
                      <w14:nvContentPartPr>
                        <w14:cNvContentPartPr/>
                      </w14:nvContentPartPr>
                      <w14:xfrm>
                        <a:off x="0" y="0"/>
                        <a:ext cx="603250" cy="10683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159E114" id="Ink 21" o:spid="_x0000_s1026" type="#_x0000_t75" style="position:absolute;margin-left:-5.55pt;margin-top:-36.35pt;width:48.9pt;height:85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">
                <v:imagedata r:id="rId16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   }</w:t>
      </w:r>
    </w:p>
    <w:p w14:paraId="274CB78E" w14:textId="6F0AC536" w:rsidR="003B35C9" w:rsidRDefault="001643A6" w:rsidP="001643A6">
      <w:pPr>
        <w:pStyle w:val="ListParagraph"/>
        <w:numPr>
          <w:ilvl w:val="0"/>
          <w:numId w:val="11"/>
        </w:numPr>
      </w:pPr>
      <w:r>
        <w:t xml:space="preserve">This a </w:t>
      </w:r>
      <w:r w:rsidR="00E4477B">
        <w:t>HTML element which we want to change.</w:t>
      </w:r>
    </w:p>
    <w:p w14:paraId="0D680667" w14:textId="43D42C87" w:rsidR="00B255B5" w:rsidRDefault="0023554C" w:rsidP="004B291A">
      <w:pPr>
        <w:pStyle w:val="ListParagraph"/>
        <w:numPr>
          <w:ilvl w:val="0"/>
          <w:numId w:val="11"/>
        </w:numPr>
      </w:pPr>
      <w:r>
        <w:t>Left side is called the</w:t>
      </w:r>
      <w:r w:rsidR="004B291A">
        <w:t xml:space="preserve"> CSS property</w:t>
      </w:r>
    </w:p>
    <w:p w14:paraId="045C463B" w14:textId="77777777" w:rsidR="000F4312" w:rsidRDefault="00E4477B" w:rsidP="004B291A">
      <w:pPr>
        <w:pStyle w:val="ListParagraph"/>
        <w:numPr>
          <w:ilvl w:val="0"/>
          <w:numId w:val="11"/>
        </w:numPr>
      </w:pPr>
      <w:r>
        <w:rPr>
          <w:noProof/>
        </w:rPr>
        <mc:AlternateContent>
          <mc:Choice Requires="wpi">
            <w:drawing>
              <wp:anchor distT="0" distB="0" distL="114300" distR="114300" simplePos="0" relativeHeight="251674624" behindDoc="0" locked="0" layoutInCell="1" allowOverlap="1" wp14:anchorId="130D7737" wp14:editId="583F1563">
                <wp:simplePos x="0" y="0"/>
                <wp:positionH relativeFrom="column">
                  <wp:posOffset>60780</wp:posOffset>
                </wp:positionH>
                <wp:positionV relativeFrom="paragraph">
                  <wp:posOffset>1155460</wp:posOffset>
                </wp:positionV>
                <wp:extent cx="360" cy="360"/>
                <wp:effectExtent l="57150" t="38100" r="57150" b="57150"/>
                <wp:wrapNone/>
                <wp:docPr id="1100341511" name="Ink 2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7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3B112C99" id="Ink 25" o:spid="_x0000_s1026" type="#_x0000_t75" style="position:absolute;margin-left:4.1pt;margin-top:90.3pt;width:1.45pt;height:1.4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">
                <v:imagedata r:id="rId18" o:title=""/>
              </v:shape>
            </w:pict>
          </mc:Fallback>
        </mc:AlternateContent>
      </w:r>
      <w:r w:rsidR="00B255B5">
        <w:t xml:space="preserve">This is </w:t>
      </w:r>
      <w:proofErr w:type="gramStart"/>
      <w:r w:rsidR="00B255B5">
        <w:t>calle</w:t>
      </w:r>
      <w:r w:rsidR="00EA020F">
        <w:t>d  a</w:t>
      </w:r>
      <w:proofErr w:type="gramEnd"/>
      <w:r w:rsidR="00EA020F">
        <w:t xml:space="preserve"> </w:t>
      </w:r>
      <w:proofErr w:type="spellStart"/>
      <w:r w:rsidR="00EA020F">
        <w:t>css</w:t>
      </w:r>
      <w:proofErr w:type="spellEnd"/>
      <w:r w:rsidR="00EA020F">
        <w:t xml:space="preserve"> value it tells the computer what we are changing the property too</w:t>
      </w:r>
    </w:p>
    <w:p w14:paraId="2A8A0BE8" w14:textId="1D167FEC" w:rsidR="000F4312" w:rsidRDefault="002F242C" w:rsidP="002F242C">
      <w:pPr>
        <w:pStyle w:val="Heading1"/>
      </w:pPr>
      <w:r>
        <w:lastRenderedPageBreak/>
        <w:t xml:space="preserve">Variables </w:t>
      </w:r>
    </w:p>
    <w:p w14:paraId="537C0655" w14:textId="572A8F3D" w:rsidR="002F242C" w:rsidRDefault="002F242C" w:rsidP="002F242C">
      <w:pPr>
        <w:pStyle w:val="ListParagraph"/>
        <w:numPr>
          <w:ilvl w:val="0"/>
          <w:numId w:val="11"/>
        </w:numPr>
      </w:pPr>
      <w:r>
        <w:t xml:space="preserve">The keyword </w:t>
      </w:r>
      <w:r w:rsidRPr="002F242C">
        <w:rPr>
          <w:highlight w:val="cyan"/>
        </w:rPr>
        <w:t>let</w:t>
      </w:r>
      <w:r>
        <w:t xml:space="preserve"> creates a new variable.</w:t>
      </w:r>
    </w:p>
    <w:p w14:paraId="78A3D89B" w14:textId="1EED2D70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use special words for naming like </w:t>
      </w:r>
      <w:r w:rsidR="00BC331C" w:rsidRPr="000A1367">
        <w:rPr>
          <w:highlight w:val="cyan"/>
        </w:rPr>
        <w:t>let</w:t>
      </w:r>
    </w:p>
    <w:p w14:paraId="1BCA1CBB" w14:textId="1EF797D2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start variable name with a </w:t>
      </w:r>
      <w:r>
        <w:t xml:space="preserve">number </w:t>
      </w:r>
    </w:p>
    <w:p w14:paraId="6CD1E1F8" w14:textId="4D8E6509" w:rsidR="00FC0ABF" w:rsidRDefault="00FC0ABF" w:rsidP="002F242C">
      <w:pPr>
        <w:pStyle w:val="ListParagraph"/>
        <w:numPr>
          <w:ilvl w:val="0"/>
          <w:numId w:val="11"/>
        </w:numPr>
      </w:pPr>
      <w:r>
        <w:t>Can’t use special characters</w:t>
      </w:r>
      <w:r w:rsidR="000A1367">
        <w:t xml:space="preserve">. But you can use </w:t>
      </w:r>
      <w:r w:rsidR="000A1367" w:rsidRPr="000A1367">
        <w:rPr>
          <w:highlight w:val="cyan"/>
        </w:rPr>
        <w:t>$</w:t>
      </w:r>
      <w:r w:rsidR="000A1367">
        <w:t xml:space="preserve"> and </w:t>
      </w:r>
      <w:r w:rsidR="000A1367" w:rsidRPr="000A1367">
        <w:rPr>
          <w:highlight w:val="cyan"/>
        </w:rPr>
        <w:t>_</w:t>
      </w:r>
    </w:p>
    <w:p w14:paraId="77B1AA69" w14:textId="1E9F87F6" w:rsidR="002C6E95" w:rsidRDefault="002C6E95" w:rsidP="002C6E95">
      <w:pPr>
        <w:pStyle w:val="Heading2"/>
      </w:pPr>
      <w:r>
        <w:t>Re</w:t>
      </w:r>
      <w:r w:rsidR="00AB06C9">
        <w:t>-assigning variables</w:t>
      </w:r>
    </w:p>
    <w:p w14:paraId="6509E1A7" w14:textId="6B86E07B" w:rsidR="00AB06C9" w:rsidRPr="00AB06C9" w:rsidRDefault="00AB06C9" w:rsidP="00AB06C9">
      <w:pPr>
        <w:pStyle w:val="ListParagraph"/>
        <w:numPr>
          <w:ilvl w:val="0"/>
          <w:numId w:val="11"/>
        </w:numPr>
      </w:pPr>
      <w:r>
        <w:t xml:space="preserve">Don’t use the </w:t>
      </w:r>
      <w:r w:rsidRPr="00455648">
        <w:rPr>
          <w:highlight w:val="cyan"/>
        </w:rPr>
        <w:t>let</w:t>
      </w:r>
      <w:r>
        <w:t xml:space="preserve"> </w:t>
      </w:r>
    </w:p>
    <w:p w14:paraId="0F7AFFBF" w14:textId="5E931FE0" w:rsidR="000714BF" w:rsidRDefault="006576AA" w:rsidP="00C03224">
      <w:pPr>
        <w:pStyle w:val="Heading1"/>
      </w:pPr>
      <w:r>
        <w:t>Booleans</w:t>
      </w:r>
      <w:r w:rsidR="005F1809">
        <w:br/>
      </w:r>
    </w:p>
    <w:p w14:paraId="6430CC7D" w14:textId="28D7F51C" w:rsidR="00C03224" w:rsidRDefault="00C03224" w:rsidP="00C03224">
      <w:pPr>
        <w:pStyle w:val="ListParagraph"/>
        <w:numPr>
          <w:ilvl w:val="0"/>
          <w:numId w:val="11"/>
        </w:numPr>
      </w:pPr>
      <w:r>
        <w:t>Use in comparison oper</w:t>
      </w:r>
      <w:r w:rsidR="009A5E34">
        <w:t>ators</w:t>
      </w:r>
    </w:p>
    <w:p w14:paraId="3487D4C5" w14:textId="53734379" w:rsidR="00B1581B" w:rsidRDefault="00320D0E" w:rsidP="00C100F0">
      <w:pPr>
        <w:pStyle w:val="ListParagraph"/>
        <w:numPr>
          <w:ilvl w:val="0"/>
          <w:numId w:val="11"/>
        </w:numPr>
      </w:pPr>
      <w:r>
        <w:t>Two ways to check if values are equal</w:t>
      </w:r>
    </w:p>
    <w:p w14:paraId="5C3EAEE3" w14:textId="77777777" w:rsidR="00C100F0" w:rsidRPr="00C100F0" w:rsidRDefault="00C100F0" w:rsidP="00C100F0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gramStart"/>
      <w:r w:rsidRPr="00C100F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100F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End"/>
      <w:r w:rsidRPr="00C100F0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5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=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'5.00'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</w:t>
      </w:r>
    </w:p>
    <w:p w14:paraId="5079CBAA" w14:textId="77777777" w:rsidR="0022262F" w:rsidRDefault="00E54DF4" w:rsidP="00E54DF4">
      <w:pPr>
        <w:pStyle w:val="ListParagraph"/>
        <w:numPr>
          <w:ilvl w:val="0"/>
          <w:numId w:val="11"/>
        </w:numPr>
      </w:pPr>
      <w:r>
        <w:t>This doub</w:t>
      </w:r>
      <w:r w:rsidR="00872759">
        <w:t>le equals tries to convert both values into the same type</w:t>
      </w:r>
      <w:r w:rsidR="00735C92">
        <w:t xml:space="preserve"> and then compare </w:t>
      </w:r>
      <w:proofErr w:type="gramStart"/>
      <w:r w:rsidR="00735C92">
        <w:t xml:space="preserve">them </w:t>
      </w:r>
      <w:r w:rsidR="002344E2">
        <w:t xml:space="preserve"> so</w:t>
      </w:r>
      <w:proofErr w:type="gramEnd"/>
      <w:r w:rsidR="002344E2">
        <w:t xml:space="preserve"> the answer </w:t>
      </w:r>
      <w:proofErr w:type="spellStart"/>
      <w:r w:rsidR="002344E2">
        <w:t>wil</w:t>
      </w:r>
      <w:proofErr w:type="spellEnd"/>
      <w:r w:rsidR="002344E2">
        <w:t xml:space="preserve"> be</w:t>
      </w:r>
      <w:r w:rsidR="003E5EE4">
        <w:t xml:space="preserve"> </w:t>
      </w:r>
      <w:r w:rsidR="003E5EE4" w:rsidRPr="00F2237D">
        <w:rPr>
          <w:highlight w:val="cyan"/>
        </w:rPr>
        <w:t>true</w:t>
      </w:r>
      <w:r w:rsidR="00735C92">
        <w:t xml:space="preserve">. They should not be equal because one is a </w:t>
      </w:r>
      <w:proofErr w:type="gramStart"/>
      <w:r w:rsidR="00735C92">
        <w:t>s</w:t>
      </w:r>
      <w:r w:rsidR="0026140D">
        <w:t>tring</w:t>
      </w:r>
      <w:proofErr w:type="gramEnd"/>
      <w:r w:rsidR="0026140D">
        <w:t xml:space="preserve"> and the other is a number</w:t>
      </w:r>
    </w:p>
    <w:p w14:paraId="42AE2AA1" w14:textId="77777777" w:rsidR="005D7E04" w:rsidRDefault="0022262F" w:rsidP="00E54DF4">
      <w:pPr>
        <w:pStyle w:val="ListParagraph"/>
        <w:numPr>
          <w:ilvl w:val="0"/>
          <w:numId w:val="11"/>
        </w:numPr>
      </w:pPr>
      <w:r>
        <w:t xml:space="preserve">In JS we use </w:t>
      </w:r>
      <w:r w:rsidR="005D7E04" w:rsidRPr="005D7E04">
        <w:rPr>
          <w:highlight w:val="cyan"/>
        </w:rPr>
        <w:t>===</w:t>
      </w:r>
      <w:r w:rsidR="005D7E04">
        <w:t xml:space="preserve"> triple equal </w:t>
      </w:r>
    </w:p>
    <w:p w14:paraId="23222EA9" w14:textId="77777777" w:rsidR="001C0301" w:rsidRDefault="005D7E04" w:rsidP="00E54DF4">
      <w:pPr>
        <w:pStyle w:val="ListParagraph"/>
        <w:numPr>
          <w:ilvl w:val="0"/>
          <w:numId w:val="11"/>
        </w:numPr>
      </w:pPr>
      <w:r>
        <w:t xml:space="preserve">Not </w:t>
      </w:r>
      <w:proofErr w:type="spellStart"/>
      <w:r>
        <w:t>eqau</w:t>
      </w:r>
      <w:r w:rsidR="001C0301">
        <w:t>l</w:t>
      </w:r>
      <w:proofErr w:type="spellEnd"/>
      <w:r>
        <w:t xml:space="preserve"> will </w:t>
      </w:r>
      <w:proofErr w:type="gramStart"/>
      <w:r>
        <w:t xml:space="preserve">be </w:t>
      </w:r>
      <w:r w:rsidR="001C0301" w:rsidRPr="001C0301">
        <w:rPr>
          <w:highlight w:val="cyan"/>
        </w:rPr>
        <w:t>!</w:t>
      </w:r>
      <w:proofErr w:type="gramEnd"/>
      <w:r w:rsidR="001C0301" w:rsidRPr="001C0301">
        <w:rPr>
          <w:highlight w:val="cyan"/>
        </w:rPr>
        <w:t>==</w:t>
      </w:r>
    </w:p>
    <w:p w14:paraId="68B097DC" w14:textId="77777777" w:rsidR="009D3933" w:rsidRDefault="001C0301" w:rsidP="00E54DF4">
      <w:pPr>
        <w:pStyle w:val="ListParagraph"/>
        <w:numPr>
          <w:ilvl w:val="0"/>
          <w:numId w:val="11"/>
        </w:numPr>
      </w:pPr>
      <w:r>
        <w:t xml:space="preserve">To </w:t>
      </w:r>
      <w:r w:rsidR="002B0609">
        <w:t>avoid conversion</w:t>
      </w:r>
    </w:p>
    <w:p w14:paraId="19C92A42" w14:textId="524CE515" w:rsidR="00366CFB" w:rsidRDefault="005373E1" w:rsidP="00E54DF4">
      <w:pPr>
        <w:pStyle w:val="ListParagraph"/>
        <w:numPr>
          <w:ilvl w:val="0"/>
          <w:numId w:val="11"/>
        </w:numPr>
      </w:pPr>
      <w:r>
        <w:t>Logic operators help us to combine Boolean values</w:t>
      </w:r>
      <w:r w:rsidR="007B2BCB">
        <w:t xml:space="preserve"> they have lowers </w:t>
      </w:r>
      <w:r w:rsidR="00205681">
        <w:t>pro</w:t>
      </w:r>
    </w:p>
    <w:p w14:paraId="15BDC7A4" w14:textId="17D21E86" w:rsidR="009D3933" w:rsidRDefault="00CE7FDA" w:rsidP="008F53B2">
      <w:pPr>
        <w:pStyle w:val="Heading1"/>
      </w:pPr>
      <w:r>
        <w:t>User Inputs</w:t>
      </w:r>
    </w:p>
    <w:p w14:paraId="0ACADAB2" w14:textId="77777777" w:rsidR="00CE7FDA" w:rsidRDefault="00CE7FDA" w:rsidP="00CE7FDA"/>
    <w:p w14:paraId="3C5A7240" w14:textId="77777777" w:rsidR="0058715C" w:rsidRPr="0058715C" w:rsidRDefault="0058715C" w:rsidP="0058715C">
      <w:r w:rsidRPr="0058715C">
        <w:t xml:space="preserve">username = </w:t>
      </w:r>
      <w:proofErr w:type="spellStart"/>
      <w:proofErr w:type="gramStart"/>
      <w:r w:rsidRPr="0058715C">
        <w:rPr>
          <w:highlight w:val="green"/>
        </w:rPr>
        <w:t>window.prompt</w:t>
      </w:r>
      <w:proofErr w:type="spellEnd"/>
      <w:proofErr w:type="gramEnd"/>
      <w:r w:rsidRPr="0058715C">
        <w:t>("</w:t>
      </w:r>
      <w:proofErr w:type="spellStart"/>
      <w:r w:rsidRPr="0058715C">
        <w:t>whats</w:t>
      </w:r>
      <w:proofErr w:type="spellEnd"/>
      <w:r w:rsidRPr="0058715C">
        <w:t xml:space="preserve"> your username");</w:t>
      </w:r>
    </w:p>
    <w:p w14:paraId="354FA44D" w14:textId="72EC1992" w:rsidR="00CE7FDA" w:rsidRDefault="0058715C" w:rsidP="0058715C">
      <w:pPr>
        <w:pStyle w:val="ListParagraph"/>
        <w:numPr>
          <w:ilvl w:val="0"/>
          <w:numId w:val="11"/>
        </w:numPr>
      </w:pPr>
      <w:r>
        <w:t xml:space="preserve">Window </w:t>
      </w:r>
      <w:proofErr w:type="gramStart"/>
      <w:r w:rsidR="00A91718">
        <w:t>prompt</w:t>
      </w:r>
      <w:proofErr w:type="gramEnd"/>
      <w:r w:rsidR="00A91718">
        <w:t xml:space="preserve"> open a pop up on the widow tap</w:t>
      </w:r>
    </w:p>
    <w:p w14:paraId="076F9A4F" w14:textId="77777777" w:rsidR="00E800A1" w:rsidRPr="00E800A1" w:rsidRDefault="00E800A1" w:rsidP="00E800A1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spellStart"/>
      <w:proofErr w:type="gramStart"/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ocument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E800A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getElementById</w:t>
      </w:r>
      <w:proofErr w:type="spellEnd"/>
      <w:proofErr w:type="gramEnd"/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E800A1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myH1"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.</w:t>
      </w:r>
      <w:proofErr w:type="spellStart"/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extContent</w:t>
      </w:r>
      <w:proofErr w:type="spellEnd"/>
    </w:p>
    <w:p w14:paraId="510C0199" w14:textId="1131D4B0" w:rsidR="00E800A1" w:rsidRDefault="00E800A1" w:rsidP="00E800A1">
      <w:pPr>
        <w:pStyle w:val="ListParagraph"/>
        <w:numPr>
          <w:ilvl w:val="0"/>
          <w:numId w:val="11"/>
        </w:numPr>
      </w:pPr>
      <w:r>
        <w:t>Changes the content of an H1 element</w:t>
      </w:r>
    </w:p>
    <w:p w14:paraId="1E9DB651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Username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680D1B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=</w:t>
      </w:r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myText</w:t>
      </w:r>
      <w:proofErr w:type="spellEnd"/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proofErr w:type="spellStart"/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69CB89D1" w14:textId="77777777" w:rsidR="00895016" w:rsidRDefault="00895016" w:rsidP="00895016">
      <w:pPr>
        <w:pStyle w:val="ListParagraph"/>
        <w:numPr>
          <w:ilvl w:val="0"/>
          <w:numId w:val="15"/>
        </w:numPr>
      </w:pPr>
      <w:r>
        <w:t>These lines of code create an input box</w:t>
      </w:r>
    </w:p>
    <w:p w14:paraId="0DC7AC72" w14:textId="1640AA76" w:rsidR="00E06D27" w:rsidRPr="00E067A3" w:rsidRDefault="00AD0282" w:rsidP="00E067A3">
      <w:pPr>
        <w:pStyle w:val="ListParagraph"/>
        <w:numPr>
          <w:ilvl w:val="0"/>
          <w:numId w:val="15"/>
        </w:numPr>
        <w:rPr>
          <w:highlight w:val="green"/>
        </w:rPr>
      </w:pPr>
      <w:proofErr w:type="spellStart"/>
      <w:r>
        <w:rPr>
          <w:highlight w:val="green"/>
        </w:rPr>
        <w:t>myText.</w:t>
      </w:r>
      <w:r w:rsidRPr="00AD0282">
        <w:rPr>
          <w:highlight w:val="green"/>
        </w:rPr>
        <w:t>value</w:t>
      </w:r>
      <w:proofErr w:type="spellEnd"/>
      <w:r w:rsidRPr="00AD0282">
        <w:t xml:space="preserve"> this gets the value of the i</w:t>
      </w:r>
      <w:r w:rsidR="00E06D27">
        <w:t>nput</w:t>
      </w:r>
    </w:p>
    <w:p w14:paraId="080C205F" w14:textId="0609D27F" w:rsidR="006F5F9A" w:rsidRDefault="00114E78" w:rsidP="00114E78">
      <w:pPr>
        <w:pStyle w:val="Heading1"/>
      </w:pPr>
      <w:r>
        <w:t>Type conversion</w:t>
      </w:r>
    </w:p>
    <w:p w14:paraId="47CEBFE0" w14:textId="1EBEDFB5" w:rsidR="00114E78" w:rsidRDefault="003A758A" w:rsidP="003A758A">
      <w:pPr>
        <w:pStyle w:val="ListParagraph"/>
        <w:numPr>
          <w:ilvl w:val="0"/>
          <w:numId w:val="15"/>
        </w:numPr>
      </w:pPr>
      <w:r w:rsidRPr="003A758A">
        <w:t xml:space="preserve"> type conversion = change the datatype of a value to </w:t>
      </w:r>
      <w:proofErr w:type="gramStart"/>
      <w:r w:rsidRPr="003A758A">
        <w:t>another  (</w:t>
      </w:r>
      <w:proofErr w:type="gramEnd"/>
      <w:r w:rsidRPr="003A758A">
        <w:t xml:space="preserve">strings, numbers, </w:t>
      </w:r>
      <w:proofErr w:type="spellStart"/>
      <w:r w:rsidRPr="003A758A">
        <w:t>booleans</w:t>
      </w:r>
      <w:proofErr w:type="spellEnd"/>
      <w:r w:rsidRPr="003A758A">
        <w:t>)</w:t>
      </w:r>
    </w:p>
    <w:p w14:paraId="5156C77E" w14:textId="1AB97150" w:rsidR="003A758A" w:rsidRDefault="003A758A" w:rsidP="003A758A">
      <w:pPr>
        <w:pStyle w:val="ListParagraph"/>
        <w:numPr>
          <w:ilvl w:val="0"/>
          <w:numId w:val="15"/>
        </w:numPr>
      </w:pPr>
      <w:r>
        <w:lastRenderedPageBreak/>
        <w:t>Used in window prompt because the input from the window prompt is a string to convert it to a number w</w:t>
      </w:r>
    </w:p>
    <w:p w14:paraId="514E5CA6" w14:textId="63038E49" w:rsidR="00F64CB8" w:rsidRDefault="00F64CB8" w:rsidP="003A758A">
      <w:pPr>
        <w:pStyle w:val="ListParagraph"/>
        <w:numPr>
          <w:ilvl w:val="0"/>
          <w:numId w:val="15"/>
        </w:numPr>
      </w:pPr>
      <w:r>
        <w:t>Boolean will always be true if</w:t>
      </w:r>
    </w:p>
    <w:p w14:paraId="0BDDE306" w14:textId="2FE7F2A0" w:rsidR="0003534E" w:rsidRPr="00114E78" w:rsidRDefault="0003534E" w:rsidP="003A758A">
      <w:pPr>
        <w:pStyle w:val="ListParagraph"/>
        <w:numPr>
          <w:ilvl w:val="0"/>
          <w:numId w:val="15"/>
        </w:numPr>
      </w:pPr>
      <w:r>
        <w:t xml:space="preserve">If </w:t>
      </w:r>
      <w:proofErr w:type="gramStart"/>
      <w:r>
        <w:t>an a</w:t>
      </w:r>
      <w:proofErr w:type="gramEnd"/>
      <w:r>
        <w:t xml:space="preserve"> input is Not A Number it will </w:t>
      </w:r>
      <w:proofErr w:type="spellStart"/>
      <w:r w:rsidR="00E4523C" w:rsidRPr="00E4523C">
        <w:rPr>
          <w:highlight w:val="green"/>
        </w:rPr>
        <w:t>NaN</w:t>
      </w:r>
      <w:proofErr w:type="spellEnd"/>
    </w:p>
    <w:p w14:paraId="55F2A4DA" w14:textId="77777777" w:rsidR="009D3933" w:rsidRDefault="009D3933" w:rsidP="009D3933">
      <w:pPr>
        <w:pStyle w:val="Heading1"/>
      </w:pPr>
      <w:r>
        <w:t>Rock Paper Scissors game</w:t>
      </w:r>
    </w:p>
    <w:p w14:paraId="59D31405" w14:textId="77777777" w:rsidR="00F57FF7" w:rsidRPr="00F57FF7" w:rsidRDefault="00F57FF7" w:rsidP="00F57FF7">
      <w:pPr>
        <w:pStyle w:val="ListParagraph"/>
        <w:numPr>
          <w:ilvl w:val="0"/>
          <w:numId w:val="11"/>
        </w:num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F57FF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.</w:t>
      </w:r>
      <w:r w:rsidRPr="00F57FF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andom</w:t>
      </w:r>
      <w:proofErr w:type="spellEnd"/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())</w:t>
      </w:r>
    </w:p>
    <w:p w14:paraId="459357D0" w14:textId="01D5BA6C" w:rsidR="00F57FF7" w:rsidRPr="00F57FF7" w:rsidRDefault="00F57FF7" w:rsidP="00F57FF7">
      <w:pPr>
        <w:pStyle w:val="ListParagraph"/>
        <w:numPr>
          <w:ilvl w:val="0"/>
          <w:numId w:val="11"/>
        </w:numPr>
      </w:pPr>
      <w:r>
        <w:t>Generates a random number between 1 and 0</w:t>
      </w:r>
      <w:r w:rsidR="003D53ED">
        <w:t xml:space="preserve"> </w:t>
      </w:r>
    </w:p>
    <w:p w14:paraId="7F8E872B" w14:textId="2391A2DA" w:rsidR="00A14911" w:rsidRPr="00A14911" w:rsidRDefault="00354B78" w:rsidP="00A14911">
      <w:pPr>
        <w:pStyle w:val="Heading1"/>
      </w:pPr>
      <w:r>
        <w:t>Check property</w:t>
      </w:r>
      <w:r w:rsidR="00A14911" w:rsidRPr="00A14911">
        <w:rPr>
          <w:rFonts w:ascii="Roboto" w:eastAsia="Times New Roman" w:hAnsi="Roboto" w:cs="Times New Roman"/>
          <w:color w:val="000000"/>
          <w:kern w:val="0"/>
          <w:sz w:val="15"/>
          <w:szCs w:val="15"/>
          <w14:ligatures w14:val="none"/>
        </w:rPr>
        <w:br/>
      </w:r>
    </w:p>
    <w:p w14:paraId="19E48033" w14:textId="7B192DC7" w:rsidR="00A14911" w:rsidRPr="00A14911" w:rsidRDefault="00A14911" w:rsidP="00A14911">
      <w:pPr>
        <w:pStyle w:val="ListParagraph"/>
        <w:numPr>
          <w:ilvl w:val="0"/>
          <w:numId w:val="11"/>
        </w:numPr>
        <w:spacing w:after="0" w:line="240" w:lineRule="auto"/>
        <w:rPr>
          <w:rFonts w:eastAsia="Times New Roman" w:cs="Times New Roman"/>
          <w:kern w:val="0"/>
          <w14:ligatures w14:val="none"/>
        </w:rPr>
      </w:pPr>
      <w:proofErr w:type="gramStart"/>
      <w:r w:rsidRPr="00A14911">
        <w:rPr>
          <w:rFonts w:eastAsia="Times New Roman" w:cs="Times New Roman"/>
          <w:kern w:val="0"/>
          <w:highlight w:val="green"/>
          <w:bdr w:val="none" w:sz="0" w:space="0" w:color="auto" w:frame="1"/>
          <w14:ligatures w14:val="none"/>
        </w:rPr>
        <w:t>.checked</w:t>
      </w:r>
      <w:proofErr w:type="gramEnd"/>
      <w:r w:rsidRPr="00A14911">
        <w:rPr>
          <w:rFonts w:eastAsia="Times New Roman" w:cs="Times New Roman"/>
          <w:kern w:val="0"/>
          <w:bdr w:val="none" w:sz="0" w:space="0" w:color="auto" w:frame="1"/>
          <w14:ligatures w14:val="none"/>
        </w:rPr>
        <w:t xml:space="preserve"> = property that determines the checked state of an </w:t>
      </w:r>
      <w:r>
        <w:rPr>
          <w:rFonts w:eastAsia="Times New Roman" w:cs="Times New Roman"/>
          <w:kern w:val="0"/>
          <w:bdr w:val="none" w:sz="0" w:space="0" w:color="auto" w:frame="1"/>
          <w14:ligatures w14:val="none"/>
        </w:rPr>
        <w:t xml:space="preserve"> </w:t>
      </w:r>
      <w:r w:rsidRPr="00A14911">
        <w:rPr>
          <w:rFonts w:eastAsia="Times New Roman" w:cs="Times New Roman"/>
          <w:kern w:val="0"/>
          <w:bdr w:val="none" w:sz="0" w:space="0" w:color="auto" w:frame="1"/>
          <w14:ligatures w14:val="none"/>
        </w:rPr>
        <w:t>HTML checkbox or radio button element</w:t>
      </w:r>
    </w:p>
    <w:p w14:paraId="141E2888" w14:textId="77777777" w:rsidR="009B43E6" w:rsidRPr="00320CB5" w:rsidRDefault="002344E2" w:rsidP="009B43E6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br/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="009B43E6"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="009B43E6"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="009B43E6"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ype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checkbox"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="009B43E6"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myCheckBox</w:t>
      </w:r>
      <w:proofErr w:type="spellEnd"/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="009B43E6"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6405A486" w14:textId="77777777" w:rsidR="009B43E6" w:rsidRPr="00320CB5" w:rsidRDefault="009B43E6" w:rsidP="009B43E6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or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myCheckBox</w:t>
      </w:r>
      <w:proofErr w:type="spellEnd"/>
      <w:r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subscribe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proofErr w:type="spellStart"/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proofErr w:type="spellStart"/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785A596" w14:textId="4B8F0124" w:rsidR="009B43E6" w:rsidRDefault="009B43E6" w:rsidP="009B43E6">
      <w:pPr>
        <w:pStyle w:val="ListParagraph"/>
        <w:numPr>
          <w:ilvl w:val="0"/>
          <w:numId w:val="15"/>
        </w:numPr>
      </w:pPr>
      <w:r>
        <w:t xml:space="preserve">This creates a check box the </w:t>
      </w:r>
      <w:proofErr w:type="gramStart"/>
      <w:r>
        <w:t>for  attribute</w:t>
      </w:r>
      <w:proofErr w:type="gramEnd"/>
      <w:r>
        <w:t xml:space="preserve"> and the id of the input must be the same so when we click on the label it will select the check box</w:t>
      </w:r>
      <w:r w:rsidR="00B16909">
        <w:br/>
      </w:r>
    </w:p>
    <w:p w14:paraId="13AA6D1E" w14:textId="77777777" w:rsidR="00B16909" w:rsidRPr="00B16909" w:rsidRDefault="00B16909" w:rsidP="00B16909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ype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radio"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visaBtn</w:t>
      </w:r>
      <w:proofErr w:type="spellEnd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name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card"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0C28DFC2" w14:textId="77777777" w:rsidR="00B16909" w:rsidRPr="00B16909" w:rsidRDefault="00B16909" w:rsidP="00B16909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or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visaBtn</w:t>
      </w:r>
      <w:proofErr w:type="spellEnd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Visa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proofErr w:type="spellStart"/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4D806F7" w14:textId="0A053D84" w:rsidR="008024A4" w:rsidRDefault="00B16909" w:rsidP="00B16909">
      <w:pPr>
        <w:pStyle w:val="ListParagraph"/>
        <w:numPr>
          <w:ilvl w:val="0"/>
          <w:numId w:val="15"/>
        </w:numPr>
      </w:pPr>
      <w:r>
        <w:t>Creates a radio button and giving it the name</w:t>
      </w:r>
      <w:r w:rsidR="0094762D">
        <w:t xml:space="preserve"> attribute is how we are allowed to check one box at a time</w:t>
      </w:r>
      <w:r w:rsidR="00062CB4">
        <w:br/>
      </w:r>
    </w:p>
    <w:p w14:paraId="2BFB7B47" w14:textId="023E6559" w:rsidR="00062CB4" w:rsidRPr="00062CB4" w:rsidRDefault="00062CB4" w:rsidP="00062C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062C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yCheckBox</w:t>
      </w:r>
      <w:r w:rsidRPr="00062C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062C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hecked</w:t>
      </w:r>
      <w:proofErr w:type="spellEnd"/>
    </w:p>
    <w:p w14:paraId="6E420F39" w14:textId="77777777" w:rsidR="00251040" w:rsidRDefault="00062CB4" w:rsidP="00062CB4">
      <w:pPr>
        <w:pStyle w:val="ListParagraph"/>
        <w:numPr>
          <w:ilvl w:val="0"/>
          <w:numId w:val="15"/>
        </w:numPr>
      </w:pPr>
      <w:r>
        <w:t xml:space="preserve">If this is checked it will evaluate to true or </w:t>
      </w:r>
      <w:proofErr w:type="spellStart"/>
      <w:r>
        <w:t>fals</w:t>
      </w:r>
      <w:proofErr w:type="spellEnd"/>
      <w:r w:rsidR="002344E2">
        <w:br/>
      </w:r>
    </w:p>
    <w:p w14:paraId="6BD0B8D6" w14:textId="77777777" w:rsidR="001A0BAD" w:rsidRDefault="00251040" w:rsidP="00251040">
      <w:pPr>
        <w:pStyle w:val="Heading1"/>
      </w:pPr>
      <w:r>
        <w:t>Ter</w:t>
      </w:r>
      <w:r w:rsidR="001A0BAD">
        <w:t>nary Operator</w:t>
      </w:r>
    </w:p>
    <w:p w14:paraId="2F623473" w14:textId="097EFD37" w:rsidR="0083189D" w:rsidRDefault="0083189D" w:rsidP="0083189D"/>
    <w:p w14:paraId="607E29F7" w14:textId="77777777" w:rsidR="009B067C" w:rsidRDefault="0054091E" w:rsidP="009246B8">
      <w:pPr>
        <w:pStyle w:val="ListParagraph"/>
        <w:numPr>
          <w:ilvl w:val="0"/>
          <w:numId w:val="15"/>
        </w:numPr>
      </w:pPr>
      <w:r>
        <w:t xml:space="preserve">Shortcut to </w:t>
      </w:r>
      <w:proofErr w:type="gramStart"/>
      <w:r>
        <w:t>if{</w:t>
      </w:r>
      <w:proofErr w:type="gramEnd"/>
      <w:r>
        <w:t>} and else{} statements help to assign a variable based on a condition</w:t>
      </w:r>
      <w:r w:rsidR="00B63303">
        <w:br/>
        <w:t xml:space="preserve">condition ? </w:t>
      </w:r>
      <w:proofErr w:type="spellStart"/>
      <w:r w:rsidR="00B63303">
        <w:t>codeIfTrue</w:t>
      </w:r>
      <w:proofErr w:type="spellEnd"/>
      <w:r w:rsidR="00B63303">
        <w:t xml:space="preserve"> : </w:t>
      </w:r>
      <w:proofErr w:type="spellStart"/>
      <w:r w:rsidR="00B63303">
        <w:t>codeIfFalse</w:t>
      </w:r>
      <w:proofErr w:type="spellEnd"/>
      <w:r w:rsidR="00B63303">
        <w:t>;</w:t>
      </w:r>
      <w:r w:rsidR="002344E2">
        <w:br/>
      </w:r>
    </w:p>
    <w:p w14:paraId="0DD30294" w14:textId="77777777" w:rsidR="002E6D9E" w:rsidRDefault="009B067C" w:rsidP="002E6D9E">
      <w:pPr>
        <w:pStyle w:val="ListParagraph"/>
        <w:numPr>
          <w:ilvl w:val="0"/>
          <w:numId w:val="15"/>
        </w:numPr>
      </w:pPr>
      <w:r>
        <w:t xml:space="preserve">Alternative to an </w:t>
      </w:r>
      <w:r w:rsidRPr="009B067C">
        <w:rPr>
          <w:highlight w:val="green"/>
        </w:rPr>
        <w:t>if-else</w:t>
      </w:r>
      <w:r>
        <w:t xml:space="preserve"> </w:t>
      </w:r>
      <w:r w:rsidR="002E6D9E">
        <w:t>statement</w:t>
      </w:r>
    </w:p>
    <w:p w14:paraId="32B70B3B" w14:textId="77777777" w:rsidR="002E6D9E" w:rsidRDefault="002E6D9E" w:rsidP="002E6D9E"/>
    <w:p w14:paraId="0DD5E335" w14:textId="77777777" w:rsidR="002E6D9E" w:rsidRDefault="002E6D9E" w:rsidP="002E6D9E">
      <w:pPr>
        <w:pStyle w:val="Heading1"/>
      </w:pPr>
      <w:r>
        <w:t xml:space="preserve">Switches </w:t>
      </w:r>
    </w:p>
    <w:p w14:paraId="7D57A6EA" w14:textId="461D143A" w:rsidR="00A33124" w:rsidRDefault="002E6D9E" w:rsidP="002E6D9E">
      <w:pPr>
        <w:pStyle w:val="ListParagraph"/>
        <w:numPr>
          <w:ilvl w:val="0"/>
          <w:numId w:val="15"/>
        </w:numPr>
      </w:pPr>
      <w:r>
        <w:t xml:space="preserve">Alternative to </w:t>
      </w:r>
      <w:r w:rsidR="00F2525F">
        <w:t xml:space="preserve">else if </w:t>
      </w:r>
      <w:proofErr w:type="spellStart"/>
      <w:r w:rsidR="00F2525F">
        <w:t>statment</w:t>
      </w:r>
      <w:proofErr w:type="spellEnd"/>
      <w:r w:rsidR="002344E2">
        <w:br/>
      </w:r>
    </w:p>
    <w:p w14:paraId="0CFA8F99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91D2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ay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91D21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691D21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1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0363A67F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C586C0"/>
          <w:kern w:val="0"/>
          <w:sz w:val="21"/>
          <w:szCs w:val="21"/>
          <w14:ligatures w14:val="none"/>
        </w:rPr>
        <w:t>switch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(</w:t>
      </w:r>
      <w:r w:rsidRPr="00691D2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ay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 {</w:t>
      </w:r>
    </w:p>
    <w:p w14:paraId="20F6F54F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691D21">
        <w:rPr>
          <w:rFonts w:ascii="Consolas" w:eastAsia="Times New Roman" w:hAnsi="Consolas" w:cs="Times New Roman"/>
          <w:color w:val="C586C0"/>
          <w:kern w:val="0"/>
          <w:sz w:val="21"/>
          <w:szCs w:val="21"/>
          <w14:ligatures w14:val="none"/>
        </w:rPr>
        <w:t>case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91D21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1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:</w:t>
      </w:r>
    </w:p>
    <w:p w14:paraId="3D2DA0C1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</w:t>
      </w:r>
      <w:proofErr w:type="gramStart"/>
      <w:r w:rsidRPr="00691D2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691D2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End"/>
      <w:r w:rsidRPr="00691D21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It is Monday"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</w:p>
    <w:p w14:paraId="1A7CE9C7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</w:t>
      </w:r>
      <w:r w:rsidRPr="00691D21">
        <w:rPr>
          <w:rFonts w:ascii="Consolas" w:eastAsia="Times New Roman" w:hAnsi="Consolas" w:cs="Times New Roman"/>
          <w:color w:val="C586C0"/>
          <w:kern w:val="0"/>
          <w:sz w:val="21"/>
          <w:szCs w:val="21"/>
          <w14:ligatures w14:val="none"/>
        </w:rPr>
        <w:t>break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}</w:t>
      </w:r>
    </w:p>
    <w:p w14:paraId="01BE58A5" w14:textId="46C6314F" w:rsidR="00372B60" w:rsidRPr="00372B60" w:rsidRDefault="00CD725C" w:rsidP="00372B60">
      <w:r>
        <w:br/>
        <w:t xml:space="preserve">In the code above this will check is </w:t>
      </w:r>
      <w:proofErr w:type="spellStart"/>
      <w:r w:rsidR="001F465B">
        <w:t>eqaual</w:t>
      </w:r>
      <w:proofErr w:type="spellEnd"/>
      <w:r w:rsidR="001F465B">
        <w:t xml:space="preserve"> to the day set and it will compile the code that is </w:t>
      </w:r>
      <w:r w:rsidR="00FE4C8D">
        <w:t>equal to the case</w:t>
      </w:r>
      <w:r w:rsidR="00FD3B42">
        <w:br/>
      </w:r>
      <w:r w:rsidR="00FD3B42">
        <w:br/>
      </w:r>
      <w:r w:rsidR="00372B60" w:rsidRPr="00372B60">
        <w:t>switch(true</w:t>
      </w:r>
      <w:proofErr w:type="gramStart"/>
      <w:r w:rsidR="00372B60" w:rsidRPr="00372B60">
        <w:t>){</w:t>
      </w:r>
      <w:proofErr w:type="gramEnd"/>
    </w:p>
    <w:p w14:paraId="7E5B542E" w14:textId="77777777" w:rsidR="00372B60" w:rsidRPr="00372B60" w:rsidRDefault="00372B60" w:rsidP="00372B60">
      <w:r w:rsidRPr="00372B60">
        <w:t xml:space="preserve">  case </w:t>
      </w:r>
      <w:proofErr w:type="spellStart"/>
      <w:r w:rsidRPr="00372B60">
        <w:t>testScore</w:t>
      </w:r>
      <w:proofErr w:type="spellEnd"/>
      <w:r w:rsidRPr="00372B60">
        <w:t xml:space="preserve"> &gt;= 90:</w:t>
      </w:r>
    </w:p>
    <w:p w14:paraId="10B9694B" w14:textId="77777777" w:rsidR="00372B60" w:rsidRPr="00372B60" w:rsidRDefault="00372B60" w:rsidP="00372B60">
      <w:r w:rsidRPr="00372B60">
        <w:t xml:space="preserve">      </w:t>
      </w:r>
      <w:proofErr w:type="spellStart"/>
      <w:r w:rsidRPr="00372B60">
        <w:t>letterGrade</w:t>
      </w:r>
      <w:proofErr w:type="spellEnd"/>
      <w:r w:rsidRPr="00372B60">
        <w:t xml:space="preserve"> = "A</w:t>
      </w:r>
      <w:proofErr w:type="gramStart"/>
      <w:r w:rsidRPr="00372B60">
        <w:t>";</w:t>
      </w:r>
      <w:proofErr w:type="gramEnd"/>
    </w:p>
    <w:p w14:paraId="3409211D" w14:textId="77777777" w:rsidR="00372B60" w:rsidRPr="00372B60" w:rsidRDefault="00372B60" w:rsidP="00372B60">
      <w:r w:rsidRPr="00372B60">
        <w:t>      break;}</w:t>
      </w:r>
    </w:p>
    <w:p w14:paraId="0813A035" w14:textId="0C33FBFD" w:rsidR="00372B60" w:rsidRDefault="00372B60" w:rsidP="00372B60">
      <w:r w:rsidRPr="00372B60">
        <w:t>console.log(</w:t>
      </w:r>
      <w:proofErr w:type="spellStart"/>
      <w:r w:rsidRPr="00372B60">
        <w:t>let</w:t>
      </w:r>
      <w:r w:rsidR="00CF37C1">
        <w:t>terGrade</w:t>
      </w:r>
      <w:proofErr w:type="spellEnd"/>
      <w:proofErr w:type="gramStart"/>
      <w:r w:rsidRPr="00372B60">
        <w:t>);</w:t>
      </w:r>
      <w:proofErr w:type="gramEnd"/>
    </w:p>
    <w:p w14:paraId="5B23031D" w14:textId="17E9ABC9" w:rsidR="00372B60" w:rsidRPr="00372B60" w:rsidRDefault="00372B60" w:rsidP="00372B60">
      <w:r>
        <w:t xml:space="preserve">In this instance the code will evaluate to </w:t>
      </w:r>
      <w:proofErr w:type="gramStart"/>
      <w:r>
        <w:t>either</w:t>
      </w:r>
      <w:proofErr w:type="gramEnd"/>
      <w:r>
        <w:t xml:space="preserve"> true or false and </w:t>
      </w:r>
      <w:r w:rsidR="00CF37C1">
        <w:t xml:space="preserve">it will display the </w:t>
      </w:r>
      <w:proofErr w:type="spellStart"/>
      <w:r w:rsidR="00CF37C1">
        <w:t>ouput</w:t>
      </w:r>
      <w:proofErr w:type="spellEnd"/>
      <w:r w:rsidR="00CF37C1">
        <w:t xml:space="preserve"> which is stored in the </w:t>
      </w:r>
      <w:proofErr w:type="spellStart"/>
      <w:r w:rsidR="00CF37C1">
        <w:t>letterGrade</w:t>
      </w:r>
      <w:proofErr w:type="spellEnd"/>
      <w:r w:rsidR="00CF37C1">
        <w:t xml:space="preserve"> variable.</w:t>
      </w:r>
    </w:p>
    <w:p w14:paraId="1CDB03CF" w14:textId="31D60F82" w:rsidR="00FE4C8D" w:rsidRDefault="00FE4C8D" w:rsidP="00CD725C"/>
    <w:p w14:paraId="0D067737" w14:textId="77777777" w:rsidR="00FE4C8D" w:rsidRDefault="00FE4C8D" w:rsidP="00CD725C"/>
    <w:p w14:paraId="4A1EE9CC" w14:textId="77777777" w:rsidR="00691D21" w:rsidRDefault="00691D21" w:rsidP="00004447">
      <w:pPr>
        <w:pStyle w:val="Heading1"/>
      </w:pPr>
    </w:p>
    <w:p w14:paraId="472E8B6F" w14:textId="77777777" w:rsidR="00691D21" w:rsidRDefault="00691D21" w:rsidP="00004447">
      <w:pPr>
        <w:pStyle w:val="Heading1"/>
      </w:pPr>
    </w:p>
    <w:p w14:paraId="47D1A928" w14:textId="77777777" w:rsidR="00691D21" w:rsidRDefault="00691D21" w:rsidP="00004447">
      <w:pPr>
        <w:pStyle w:val="Heading1"/>
      </w:pPr>
    </w:p>
    <w:p w14:paraId="00F270F2" w14:textId="77777777" w:rsidR="00691D21" w:rsidRDefault="00691D21" w:rsidP="00004447">
      <w:pPr>
        <w:pStyle w:val="Heading1"/>
      </w:pPr>
    </w:p>
    <w:p w14:paraId="1DDD2366" w14:textId="77777777" w:rsidR="00691D21" w:rsidRDefault="00691D21" w:rsidP="00691D21"/>
    <w:p w14:paraId="6F140F9A" w14:textId="77777777" w:rsidR="00691D21" w:rsidRDefault="00691D21" w:rsidP="00691D21"/>
    <w:p w14:paraId="04DF5DD6" w14:textId="77777777" w:rsidR="00691D21" w:rsidRDefault="00691D21" w:rsidP="00691D21"/>
    <w:p w14:paraId="3B1BE8FC" w14:textId="77777777" w:rsidR="00691D21" w:rsidRDefault="00691D21" w:rsidP="00691D21"/>
    <w:p w14:paraId="1B489547" w14:textId="77777777" w:rsidR="00691D21" w:rsidRDefault="00691D21" w:rsidP="00691D21"/>
    <w:p w14:paraId="179933CF" w14:textId="77777777" w:rsidR="00691D21" w:rsidRDefault="00691D21" w:rsidP="00691D21"/>
    <w:p w14:paraId="27B2D13A" w14:textId="77777777" w:rsidR="00691D21" w:rsidRPr="00691D21" w:rsidRDefault="00691D21" w:rsidP="00691D21"/>
    <w:p w14:paraId="0B5D1BB8" w14:textId="77777777" w:rsidR="00691D21" w:rsidRDefault="00691D21" w:rsidP="00004447">
      <w:pPr>
        <w:pStyle w:val="Heading1"/>
      </w:pPr>
    </w:p>
    <w:p w14:paraId="400D1B87" w14:textId="77777777" w:rsidR="00691D21" w:rsidRDefault="00691D21" w:rsidP="00691D21"/>
    <w:p w14:paraId="7BC5E25F" w14:textId="77777777" w:rsidR="00691D21" w:rsidRDefault="00691D21" w:rsidP="00691D21"/>
    <w:p w14:paraId="651BE5FB" w14:textId="77777777" w:rsidR="00691D21" w:rsidRDefault="00691D21" w:rsidP="00691D21"/>
    <w:p w14:paraId="540411D0" w14:textId="77777777" w:rsidR="00691D21" w:rsidRDefault="00691D21" w:rsidP="00691D21"/>
    <w:p w14:paraId="28267BA5" w14:textId="77777777" w:rsidR="00691D21" w:rsidRDefault="00691D21" w:rsidP="00691D21"/>
    <w:p w14:paraId="3E2795A8" w14:textId="77777777" w:rsidR="00691D21" w:rsidRDefault="00691D21" w:rsidP="00691D21"/>
    <w:p w14:paraId="502ACE56" w14:textId="77777777" w:rsidR="00691D21" w:rsidRDefault="00691D21" w:rsidP="00691D21"/>
    <w:p w14:paraId="02C7A2B4" w14:textId="77777777" w:rsidR="00691D21" w:rsidRDefault="00691D21" w:rsidP="00691D21"/>
    <w:p w14:paraId="4966DC1E" w14:textId="77777777" w:rsidR="00691D21" w:rsidRDefault="00691D21" w:rsidP="00691D21"/>
    <w:p w14:paraId="3BBD20ED" w14:textId="77777777" w:rsidR="00691D21" w:rsidRDefault="00691D21" w:rsidP="00691D21"/>
    <w:p w14:paraId="0F10EFFF" w14:textId="77777777" w:rsidR="00691D21" w:rsidRDefault="00691D21" w:rsidP="00691D21"/>
    <w:p w14:paraId="3124B20B" w14:textId="77777777" w:rsidR="00691D21" w:rsidRDefault="00691D21" w:rsidP="00691D21"/>
    <w:p w14:paraId="11A466FF" w14:textId="77777777" w:rsidR="00691D21" w:rsidRDefault="00691D21" w:rsidP="00691D21"/>
    <w:p w14:paraId="5D91AF02" w14:textId="77777777" w:rsidR="00691D21" w:rsidRDefault="00691D21" w:rsidP="00691D21"/>
    <w:p w14:paraId="7CBA97F6" w14:textId="77777777" w:rsidR="00691D21" w:rsidRDefault="00691D21" w:rsidP="00691D21"/>
    <w:p w14:paraId="39D06465" w14:textId="77777777" w:rsidR="00691D21" w:rsidRDefault="00691D21" w:rsidP="00691D21"/>
    <w:p w14:paraId="72ED4831" w14:textId="77777777" w:rsidR="00691D21" w:rsidRDefault="00691D21" w:rsidP="00691D21"/>
    <w:p w14:paraId="17EB2437" w14:textId="77777777" w:rsidR="00691D21" w:rsidRDefault="00691D21" w:rsidP="00691D21"/>
    <w:p w14:paraId="4CAA348B" w14:textId="77777777" w:rsidR="00691D21" w:rsidRDefault="00691D21" w:rsidP="00691D21"/>
    <w:p w14:paraId="1D47925F" w14:textId="77777777" w:rsidR="00691D21" w:rsidRDefault="00691D21" w:rsidP="00691D21"/>
    <w:p w14:paraId="38B5AAF3" w14:textId="77777777" w:rsidR="00691D21" w:rsidRDefault="00691D21" w:rsidP="00691D21"/>
    <w:p w14:paraId="45A3F08C" w14:textId="77777777" w:rsidR="00691D21" w:rsidRDefault="00691D21" w:rsidP="00691D21"/>
    <w:p w14:paraId="415B3E00" w14:textId="77777777" w:rsidR="00691D21" w:rsidRDefault="00691D21" w:rsidP="00691D21"/>
    <w:p w14:paraId="48B952C8" w14:textId="77777777" w:rsidR="00691D21" w:rsidRDefault="00691D21" w:rsidP="00691D21"/>
    <w:p w14:paraId="702D0B8E" w14:textId="77777777" w:rsidR="00691D21" w:rsidRDefault="00691D21" w:rsidP="00691D21"/>
    <w:p w14:paraId="11F11B3F" w14:textId="77777777" w:rsidR="00691D21" w:rsidRDefault="00691D21" w:rsidP="00691D21"/>
    <w:p w14:paraId="77B82895" w14:textId="77777777" w:rsidR="00691D21" w:rsidRDefault="00691D21" w:rsidP="00691D21"/>
    <w:p w14:paraId="03135438" w14:textId="77777777" w:rsidR="00691D21" w:rsidRDefault="00691D21" w:rsidP="00691D21"/>
    <w:p w14:paraId="6CDE2B11" w14:textId="77777777" w:rsidR="00691D21" w:rsidRDefault="00691D21" w:rsidP="00691D21"/>
    <w:p w14:paraId="5192F29C" w14:textId="77777777" w:rsidR="00691D21" w:rsidRDefault="00691D21" w:rsidP="00691D21"/>
    <w:p w14:paraId="5AED8C3C" w14:textId="77777777" w:rsidR="00691D21" w:rsidRPr="00691D21" w:rsidRDefault="00691D21" w:rsidP="00691D21"/>
    <w:p w14:paraId="444C9840" w14:textId="77777777" w:rsidR="00691D21" w:rsidRDefault="00691D21" w:rsidP="00004447">
      <w:pPr>
        <w:pStyle w:val="Heading1"/>
      </w:pPr>
    </w:p>
    <w:p w14:paraId="5AD46EFA" w14:textId="77777777" w:rsidR="00691D21" w:rsidRDefault="00691D21" w:rsidP="00004447">
      <w:pPr>
        <w:pStyle w:val="Heading1"/>
      </w:pPr>
    </w:p>
    <w:p w14:paraId="360464D4" w14:textId="4979A5A4" w:rsidR="00B431FF" w:rsidRDefault="00B431FF" w:rsidP="00004447">
      <w:pPr>
        <w:pStyle w:val="Heading1"/>
      </w:pPr>
      <w:r>
        <w:t>REFERENCE LIST</w:t>
      </w:r>
    </w:p>
    <w:p w14:paraId="3B2AC4D9" w14:textId="77777777" w:rsidR="00A66BFB" w:rsidRPr="00A66BFB" w:rsidRDefault="00593280" w:rsidP="00A66BFB">
      <w:pPr>
        <w:pStyle w:val="Bibliography"/>
        <w:rPr>
          <w:rFonts w:cs="Times New Roman"/>
        </w:rPr>
      </w:pPr>
      <w:r>
        <w:fldChar w:fldCharType="begin"/>
      </w:r>
      <w:r w:rsidR="00BD3056">
        <w:instrText xml:space="preserve"> ADDIN ZOTERO_BIBL {"uncited":[],"omitted":[],"custom":[]} CSL_BIBLIOGRAPHY </w:instrText>
      </w:r>
      <w:r>
        <w:fldChar w:fldCharType="separate"/>
      </w:r>
      <w:r w:rsidR="00A66BFB" w:rsidRPr="00A66BFB">
        <w:rPr>
          <w:rFonts w:cs="Times New Roman"/>
        </w:rPr>
        <w:t>[1]</w:t>
      </w:r>
      <w:r w:rsidR="00A66BFB" w:rsidRPr="00A66BFB">
        <w:rPr>
          <w:rFonts w:cs="Times New Roman"/>
        </w:rPr>
        <w:tab/>
        <w:t xml:space="preserve">‘Learn JavaScript | </w:t>
      </w:r>
      <w:proofErr w:type="spellStart"/>
      <w:r w:rsidR="00A66BFB" w:rsidRPr="00A66BFB">
        <w:rPr>
          <w:rFonts w:cs="Times New Roman"/>
        </w:rPr>
        <w:t>Codecademy</w:t>
      </w:r>
      <w:proofErr w:type="spellEnd"/>
      <w:r w:rsidR="00A66BFB" w:rsidRPr="00A66BFB">
        <w:rPr>
          <w:rFonts w:cs="Times New Roman"/>
        </w:rPr>
        <w:t>’. Accessed: Jun. 25, 2024. [Online]. Available: https://www.codecademy.com/enrolled/courses/introduction-to-javascript</w:t>
      </w:r>
    </w:p>
    <w:p w14:paraId="72CE9823" w14:textId="77777777" w:rsidR="00A66BFB" w:rsidRPr="00A66BFB" w:rsidRDefault="00A66BFB" w:rsidP="00A66BFB">
      <w:pPr>
        <w:pStyle w:val="Bibliography"/>
        <w:rPr>
          <w:rFonts w:cs="Times New Roman"/>
        </w:rPr>
      </w:pPr>
      <w:r w:rsidRPr="00A66BFB">
        <w:rPr>
          <w:rFonts w:cs="Times New Roman"/>
        </w:rPr>
        <w:t>[2]</w:t>
      </w:r>
      <w:r w:rsidRPr="00A66BFB">
        <w:rPr>
          <w:rFonts w:cs="Times New Roman"/>
        </w:rPr>
        <w:tab/>
        <w:t xml:space="preserve">Bro Code, </w:t>
      </w:r>
      <w:r w:rsidRPr="00A66BFB">
        <w:rPr>
          <w:rFonts w:cs="Times New Roman"/>
          <w:i/>
          <w:iCs/>
        </w:rPr>
        <w:t>JavaScript tutorial for beginners 🌐</w:t>
      </w:r>
      <w:r w:rsidRPr="00A66BFB">
        <w:rPr>
          <w:rFonts w:cs="Times New Roman"/>
        </w:rPr>
        <w:t>, (Oct. 14, 2023). Accessed: Jul. 28, 2024. [Online Video]. Available: https://www.youtube.com/watch?v=Ihy0QziLDf0</w:t>
      </w:r>
    </w:p>
    <w:p w14:paraId="1713E70B" w14:textId="68636CC1" w:rsidR="00A66BFB" w:rsidRPr="00B32F84" w:rsidRDefault="00A66BFB" w:rsidP="00B32F84">
      <w:pPr>
        <w:pStyle w:val="Bibliography"/>
        <w:rPr>
          <w:rFonts w:cs="Times New Roman"/>
        </w:rPr>
      </w:pPr>
      <w:r w:rsidRPr="00A66BFB">
        <w:rPr>
          <w:rFonts w:cs="Times New Roman"/>
        </w:rPr>
        <w:t>[3]</w:t>
      </w:r>
      <w:r w:rsidRPr="00A66BFB">
        <w:rPr>
          <w:rFonts w:cs="Times New Roman"/>
        </w:rPr>
        <w:tab/>
      </w:r>
      <w:proofErr w:type="spellStart"/>
      <w:r w:rsidRPr="00A66BFB">
        <w:rPr>
          <w:rFonts w:cs="Times New Roman"/>
        </w:rPr>
        <w:t>SuperSimpleDev</w:t>
      </w:r>
      <w:proofErr w:type="spellEnd"/>
      <w:r w:rsidRPr="00A66BFB">
        <w:rPr>
          <w:rFonts w:cs="Times New Roman"/>
        </w:rPr>
        <w:t xml:space="preserve">, </w:t>
      </w:r>
      <w:r w:rsidRPr="00A66BFB">
        <w:rPr>
          <w:rFonts w:cs="Times New Roman"/>
          <w:i/>
          <w:iCs/>
        </w:rPr>
        <w:t>JavaScript Tutorial Full Course - Beginner to Pro (2024)</w:t>
      </w:r>
      <w:r w:rsidRPr="00A66BFB">
        <w:rPr>
          <w:rFonts w:cs="Times New Roman"/>
        </w:rPr>
        <w:t>, (May 09, 2024). Accessed: Jul. 28, 2024. [Online Video]. Available: https://www.youtube.com/watch?v=EerdGm-ehJQ</w:t>
      </w:r>
      <w:r>
        <w:rPr>
          <w:rFonts w:cs="Times New Roman"/>
        </w:rPr>
        <w:br/>
      </w:r>
      <w:r>
        <w:rPr>
          <w:rFonts w:cs="Times New Roman"/>
        </w:rPr>
        <w:br/>
      </w:r>
    </w:p>
    <w:p w14:paraId="3DFDD65B" w14:textId="4957C35F" w:rsidR="00A66BFB" w:rsidRPr="00A66BFB" w:rsidRDefault="00B32F84" w:rsidP="00B32F84">
      <w:pPr>
        <w:pStyle w:val="Heading2"/>
      </w:pPr>
      <w:proofErr w:type="spellStart"/>
      <w:r>
        <w:t>Github</w:t>
      </w:r>
      <w:proofErr w:type="spellEnd"/>
      <w:r>
        <w:t xml:space="preserve"> Repo</w:t>
      </w:r>
    </w:p>
    <w:p w14:paraId="38B6E404" w14:textId="77777777" w:rsidR="00A66BFB" w:rsidRPr="00A66BFB" w:rsidRDefault="00A66BFB" w:rsidP="00A66BFB">
      <w:pPr>
        <w:pStyle w:val="Bibliography"/>
        <w:rPr>
          <w:rFonts w:cs="Times New Roman"/>
        </w:rPr>
      </w:pPr>
      <w:r w:rsidRPr="00A66BFB">
        <w:rPr>
          <w:rFonts w:cs="Times New Roman"/>
        </w:rPr>
        <w:t>[4]</w:t>
      </w:r>
      <w:r w:rsidRPr="00A66BFB">
        <w:rPr>
          <w:rFonts w:cs="Times New Roman"/>
        </w:rPr>
        <w:tab/>
        <w:t xml:space="preserve">2Kronos, </w:t>
      </w:r>
      <w:r w:rsidRPr="00A66BFB">
        <w:rPr>
          <w:rFonts w:cs="Times New Roman"/>
          <w:i/>
          <w:iCs/>
        </w:rPr>
        <w:t>2Kronos/</w:t>
      </w:r>
      <w:proofErr w:type="spellStart"/>
      <w:r w:rsidRPr="00A66BFB">
        <w:rPr>
          <w:rFonts w:cs="Times New Roman"/>
          <w:i/>
          <w:iCs/>
        </w:rPr>
        <w:t>Javascript</w:t>
      </w:r>
      <w:proofErr w:type="spellEnd"/>
      <w:r w:rsidRPr="00A66BFB">
        <w:rPr>
          <w:rFonts w:cs="Times New Roman"/>
          <w:i/>
          <w:iCs/>
        </w:rPr>
        <w:t>-Learning-Journey</w:t>
      </w:r>
      <w:r w:rsidRPr="00A66BFB">
        <w:rPr>
          <w:rFonts w:cs="Times New Roman"/>
        </w:rPr>
        <w:t>. (Jul. 23, 2024). HTML. Accessed: Jul. 28, 2024. [Online]. Available: https://github.com/2Kronos/Javascript-Learning-Journey</w:t>
      </w:r>
    </w:p>
    <w:p w14:paraId="4BCD2673" w14:textId="4DF3DC81" w:rsidR="00E00035" w:rsidRDefault="00593280" w:rsidP="00573646">
      <w:r>
        <w:fldChar w:fldCharType="end"/>
      </w:r>
    </w:p>
    <w:p w14:paraId="5CEA4EF5" w14:textId="16155792" w:rsidR="00573646" w:rsidRDefault="00E00035" w:rsidP="00573646"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A0D3346" w14:textId="3136BA72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5F5EC3"/>
    <w:multiLevelType w:val="hybridMultilevel"/>
    <w:tmpl w:val="4E8E30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CC4F88"/>
    <w:multiLevelType w:val="hybridMultilevel"/>
    <w:tmpl w:val="D25481F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BC81EE3"/>
    <w:multiLevelType w:val="hybridMultilevel"/>
    <w:tmpl w:val="21A89B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0" w15:restartNumberingAfterBreak="0">
    <w:nsid w:val="51254E3B"/>
    <w:multiLevelType w:val="hybridMultilevel"/>
    <w:tmpl w:val="D06E948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2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3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D824A78"/>
    <w:multiLevelType w:val="hybridMultilevel"/>
    <w:tmpl w:val="4948CE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9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5"/>
  </w:num>
  <w:num w:numId="5" w16cid:durableId="471875610">
    <w:abstractNumId w:val="13"/>
  </w:num>
  <w:num w:numId="6" w16cid:durableId="710618176">
    <w:abstractNumId w:val="7"/>
  </w:num>
  <w:num w:numId="7" w16cid:durableId="1935048119">
    <w:abstractNumId w:val="4"/>
  </w:num>
  <w:num w:numId="8" w16cid:durableId="1038581710">
    <w:abstractNumId w:val="8"/>
  </w:num>
  <w:num w:numId="9" w16cid:durableId="948896135">
    <w:abstractNumId w:val="11"/>
  </w:num>
  <w:num w:numId="10" w16cid:durableId="41056819">
    <w:abstractNumId w:val="12"/>
  </w:num>
  <w:num w:numId="11" w16cid:durableId="506411473">
    <w:abstractNumId w:val="6"/>
  </w:num>
  <w:num w:numId="12" w16cid:durableId="1817837606">
    <w:abstractNumId w:val="10"/>
  </w:num>
  <w:num w:numId="13" w16cid:durableId="468867471">
    <w:abstractNumId w:val="2"/>
  </w:num>
  <w:num w:numId="14" w16cid:durableId="744957817">
    <w:abstractNumId w:val="3"/>
  </w:num>
  <w:num w:numId="15" w16cid:durableId="61513864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008C"/>
    <w:rsid w:val="00004447"/>
    <w:rsid w:val="0003312C"/>
    <w:rsid w:val="0003534E"/>
    <w:rsid w:val="00041CB7"/>
    <w:rsid w:val="00057313"/>
    <w:rsid w:val="00062CB4"/>
    <w:rsid w:val="000714BF"/>
    <w:rsid w:val="00074727"/>
    <w:rsid w:val="000A1367"/>
    <w:rsid w:val="000B190E"/>
    <w:rsid w:val="000B72B6"/>
    <w:rsid w:val="000C1B9C"/>
    <w:rsid w:val="000C4E68"/>
    <w:rsid w:val="000E1B10"/>
    <w:rsid w:val="000F4312"/>
    <w:rsid w:val="0010657E"/>
    <w:rsid w:val="00114512"/>
    <w:rsid w:val="00114E78"/>
    <w:rsid w:val="00117494"/>
    <w:rsid w:val="001250B4"/>
    <w:rsid w:val="00130A22"/>
    <w:rsid w:val="00133638"/>
    <w:rsid w:val="00136780"/>
    <w:rsid w:val="001643A6"/>
    <w:rsid w:val="00164CBF"/>
    <w:rsid w:val="0016667F"/>
    <w:rsid w:val="00171C60"/>
    <w:rsid w:val="00173A8B"/>
    <w:rsid w:val="0018266C"/>
    <w:rsid w:val="00187A46"/>
    <w:rsid w:val="001A0BAD"/>
    <w:rsid w:val="001A1943"/>
    <w:rsid w:val="001A3C96"/>
    <w:rsid w:val="001B7AC5"/>
    <w:rsid w:val="001C0301"/>
    <w:rsid w:val="001E087E"/>
    <w:rsid w:val="001F465B"/>
    <w:rsid w:val="001F5D2B"/>
    <w:rsid w:val="00205681"/>
    <w:rsid w:val="0022262F"/>
    <w:rsid w:val="002344E2"/>
    <w:rsid w:val="002346C1"/>
    <w:rsid w:val="0023554C"/>
    <w:rsid w:val="00251040"/>
    <w:rsid w:val="0026140D"/>
    <w:rsid w:val="00264FCF"/>
    <w:rsid w:val="002845C2"/>
    <w:rsid w:val="0028761B"/>
    <w:rsid w:val="002949A6"/>
    <w:rsid w:val="002B0609"/>
    <w:rsid w:val="002C36F8"/>
    <w:rsid w:val="002C5DDC"/>
    <w:rsid w:val="002C6E95"/>
    <w:rsid w:val="002D70E8"/>
    <w:rsid w:val="002E6C15"/>
    <w:rsid w:val="002E6D9E"/>
    <w:rsid w:val="002F242C"/>
    <w:rsid w:val="00300EAE"/>
    <w:rsid w:val="00312765"/>
    <w:rsid w:val="00320CB5"/>
    <w:rsid w:val="00320D0E"/>
    <w:rsid w:val="00327D42"/>
    <w:rsid w:val="003541A7"/>
    <w:rsid w:val="00354B78"/>
    <w:rsid w:val="00366CFB"/>
    <w:rsid w:val="00372B60"/>
    <w:rsid w:val="0038658A"/>
    <w:rsid w:val="003918D7"/>
    <w:rsid w:val="003A34BD"/>
    <w:rsid w:val="003A758A"/>
    <w:rsid w:val="003B0D4B"/>
    <w:rsid w:val="003B35C9"/>
    <w:rsid w:val="003C4019"/>
    <w:rsid w:val="003C6A37"/>
    <w:rsid w:val="003D201A"/>
    <w:rsid w:val="003D53ED"/>
    <w:rsid w:val="003E2B81"/>
    <w:rsid w:val="003E5EE4"/>
    <w:rsid w:val="00425422"/>
    <w:rsid w:val="0042559A"/>
    <w:rsid w:val="004375CE"/>
    <w:rsid w:val="004420E7"/>
    <w:rsid w:val="00455648"/>
    <w:rsid w:val="0049156B"/>
    <w:rsid w:val="004B290B"/>
    <w:rsid w:val="004B291A"/>
    <w:rsid w:val="004B308D"/>
    <w:rsid w:val="004B7C13"/>
    <w:rsid w:val="004E2E1E"/>
    <w:rsid w:val="004E3462"/>
    <w:rsid w:val="004E3E4B"/>
    <w:rsid w:val="004E5889"/>
    <w:rsid w:val="005043BB"/>
    <w:rsid w:val="00505041"/>
    <w:rsid w:val="00506314"/>
    <w:rsid w:val="00536705"/>
    <w:rsid w:val="005373E1"/>
    <w:rsid w:val="0054091E"/>
    <w:rsid w:val="00542674"/>
    <w:rsid w:val="005560D9"/>
    <w:rsid w:val="00567A48"/>
    <w:rsid w:val="00572679"/>
    <w:rsid w:val="00573646"/>
    <w:rsid w:val="00585446"/>
    <w:rsid w:val="00586404"/>
    <w:rsid w:val="00586516"/>
    <w:rsid w:val="0058715C"/>
    <w:rsid w:val="00593280"/>
    <w:rsid w:val="0059675F"/>
    <w:rsid w:val="005D07DF"/>
    <w:rsid w:val="005D7E04"/>
    <w:rsid w:val="005F1809"/>
    <w:rsid w:val="005F4BAC"/>
    <w:rsid w:val="0061466C"/>
    <w:rsid w:val="00614BE6"/>
    <w:rsid w:val="0065487F"/>
    <w:rsid w:val="006576AA"/>
    <w:rsid w:val="00661A30"/>
    <w:rsid w:val="006668B4"/>
    <w:rsid w:val="00686F44"/>
    <w:rsid w:val="00691D21"/>
    <w:rsid w:val="006B2F1C"/>
    <w:rsid w:val="006B35C1"/>
    <w:rsid w:val="006B5CD6"/>
    <w:rsid w:val="006C217D"/>
    <w:rsid w:val="006D67E4"/>
    <w:rsid w:val="006D7B68"/>
    <w:rsid w:val="006F1CC4"/>
    <w:rsid w:val="006F2646"/>
    <w:rsid w:val="006F3351"/>
    <w:rsid w:val="006F4426"/>
    <w:rsid w:val="006F5F9A"/>
    <w:rsid w:val="006F68AB"/>
    <w:rsid w:val="00705BD6"/>
    <w:rsid w:val="007130B4"/>
    <w:rsid w:val="00717288"/>
    <w:rsid w:val="00723F87"/>
    <w:rsid w:val="00724A0D"/>
    <w:rsid w:val="0073430A"/>
    <w:rsid w:val="00735C92"/>
    <w:rsid w:val="00741883"/>
    <w:rsid w:val="00745841"/>
    <w:rsid w:val="0079071E"/>
    <w:rsid w:val="00795B79"/>
    <w:rsid w:val="007B2BCB"/>
    <w:rsid w:val="007B66F0"/>
    <w:rsid w:val="007C4606"/>
    <w:rsid w:val="007F2B97"/>
    <w:rsid w:val="008024A4"/>
    <w:rsid w:val="0081607C"/>
    <w:rsid w:val="008170F4"/>
    <w:rsid w:val="0083189D"/>
    <w:rsid w:val="00845014"/>
    <w:rsid w:val="00872759"/>
    <w:rsid w:val="00875DE2"/>
    <w:rsid w:val="00894523"/>
    <w:rsid w:val="00894D0E"/>
    <w:rsid w:val="00895016"/>
    <w:rsid w:val="008A1BF1"/>
    <w:rsid w:val="008B7014"/>
    <w:rsid w:val="008D6AA6"/>
    <w:rsid w:val="008E3496"/>
    <w:rsid w:val="008F31B3"/>
    <w:rsid w:val="008F53B2"/>
    <w:rsid w:val="0090160D"/>
    <w:rsid w:val="009024C2"/>
    <w:rsid w:val="00905AF3"/>
    <w:rsid w:val="00922D4C"/>
    <w:rsid w:val="0094762D"/>
    <w:rsid w:val="00947D99"/>
    <w:rsid w:val="009633CA"/>
    <w:rsid w:val="00977C08"/>
    <w:rsid w:val="009926FC"/>
    <w:rsid w:val="009A5E34"/>
    <w:rsid w:val="009B067C"/>
    <w:rsid w:val="009B43E6"/>
    <w:rsid w:val="009C2BF7"/>
    <w:rsid w:val="009D25B0"/>
    <w:rsid w:val="009D3933"/>
    <w:rsid w:val="009E1482"/>
    <w:rsid w:val="00A075A4"/>
    <w:rsid w:val="00A11086"/>
    <w:rsid w:val="00A14911"/>
    <w:rsid w:val="00A20BA1"/>
    <w:rsid w:val="00A23BE6"/>
    <w:rsid w:val="00A23C83"/>
    <w:rsid w:val="00A31A78"/>
    <w:rsid w:val="00A31CCB"/>
    <w:rsid w:val="00A33124"/>
    <w:rsid w:val="00A42279"/>
    <w:rsid w:val="00A5075F"/>
    <w:rsid w:val="00A66BFB"/>
    <w:rsid w:val="00A77B57"/>
    <w:rsid w:val="00A817C2"/>
    <w:rsid w:val="00A81EEB"/>
    <w:rsid w:val="00A91718"/>
    <w:rsid w:val="00AA1527"/>
    <w:rsid w:val="00AA19D0"/>
    <w:rsid w:val="00AB06C9"/>
    <w:rsid w:val="00AC7B0D"/>
    <w:rsid w:val="00AD0282"/>
    <w:rsid w:val="00AD5515"/>
    <w:rsid w:val="00B02AC9"/>
    <w:rsid w:val="00B13AA8"/>
    <w:rsid w:val="00B1581B"/>
    <w:rsid w:val="00B16909"/>
    <w:rsid w:val="00B16D26"/>
    <w:rsid w:val="00B255B5"/>
    <w:rsid w:val="00B32F84"/>
    <w:rsid w:val="00B431FF"/>
    <w:rsid w:val="00B53961"/>
    <w:rsid w:val="00B5444A"/>
    <w:rsid w:val="00B55640"/>
    <w:rsid w:val="00B63303"/>
    <w:rsid w:val="00B635E9"/>
    <w:rsid w:val="00B81949"/>
    <w:rsid w:val="00BC2FED"/>
    <w:rsid w:val="00BC331C"/>
    <w:rsid w:val="00BD3056"/>
    <w:rsid w:val="00BF3188"/>
    <w:rsid w:val="00C00F11"/>
    <w:rsid w:val="00C03224"/>
    <w:rsid w:val="00C100F0"/>
    <w:rsid w:val="00C27C28"/>
    <w:rsid w:val="00C6146A"/>
    <w:rsid w:val="00C84BFD"/>
    <w:rsid w:val="00CA57EA"/>
    <w:rsid w:val="00CB488A"/>
    <w:rsid w:val="00CB5FC4"/>
    <w:rsid w:val="00CD725C"/>
    <w:rsid w:val="00CE7FDA"/>
    <w:rsid w:val="00CF37C1"/>
    <w:rsid w:val="00CF54ED"/>
    <w:rsid w:val="00D004DE"/>
    <w:rsid w:val="00D044F7"/>
    <w:rsid w:val="00D05004"/>
    <w:rsid w:val="00D06646"/>
    <w:rsid w:val="00D11BCC"/>
    <w:rsid w:val="00D41571"/>
    <w:rsid w:val="00D50C7B"/>
    <w:rsid w:val="00D60251"/>
    <w:rsid w:val="00D80051"/>
    <w:rsid w:val="00D870D9"/>
    <w:rsid w:val="00D90218"/>
    <w:rsid w:val="00D943DB"/>
    <w:rsid w:val="00DD693F"/>
    <w:rsid w:val="00DE37C7"/>
    <w:rsid w:val="00E00035"/>
    <w:rsid w:val="00E025E4"/>
    <w:rsid w:val="00E03ADD"/>
    <w:rsid w:val="00E064D8"/>
    <w:rsid w:val="00E067A3"/>
    <w:rsid w:val="00E06D27"/>
    <w:rsid w:val="00E227CB"/>
    <w:rsid w:val="00E31637"/>
    <w:rsid w:val="00E37E50"/>
    <w:rsid w:val="00E429D9"/>
    <w:rsid w:val="00E4477B"/>
    <w:rsid w:val="00E4523C"/>
    <w:rsid w:val="00E54DF4"/>
    <w:rsid w:val="00E800A1"/>
    <w:rsid w:val="00E9010D"/>
    <w:rsid w:val="00E92213"/>
    <w:rsid w:val="00E95D95"/>
    <w:rsid w:val="00EA020F"/>
    <w:rsid w:val="00EA36F7"/>
    <w:rsid w:val="00EC5C7E"/>
    <w:rsid w:val="00ED7D79"/>
    <w:rsid w:val="00EF7CBB"/>
    <w:rsid w:val="00F12D07"/>
    <w:rsid w:val="00F167E8"/>
    <w:rsid w:val="00F2237D"/>
    <w:rsid w:val="00F2525F"/>
    <w:rsid w:val="00F253B8"/>
    <w:rsid w:val="00F4601E"/>
    <w:rsid w:val="00F57FF7"/>
    <w:rsid w:val="00F61A30"/>
    <w:rsid w:val="00F63870"/>
    <w:rsid w:val="00F64CB8"/>
    <w:rsid w:val="00F65EBE"/>
    <w:rsid w:val="00FA5BB9"/>
    <w:rsid w:val="00FB7B28"/>
    <w:rsid w:val="00FC0ABF"/>
    <w:rsid w:val="00FD3B42"/>
    <w:rsid w:val="00FE0D69"/>
    <w:rsid w:val="00FE4C8D"/>
    <w:rsid w:val="00FE6332"/>
    <w:rsid w:val="00FF09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1BC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761B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28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6332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761B"/>
    <w:rPr>
      <w:rFonts w:ascii="Times New Roman" w:eastAsiaTheme="majorEastAsia" w:hAnsi="Times New Roman" w:cstheme="majorBidi"/>
      <w:b/>
      <w:color w:val="0F4761" w:themeColor="accent1" w:themeShade="BF"/>
      <w:sz w:val="28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E6332"/>
    <w:rPr>
      <w:rFonts w:ascii="Times New Roman" w:eastAsiaTheme="majorEastAsia" w:hAnsi="Times New Roman" w:cstheme="majorBidi"/>
      <w:color w:val="45B0E1" w:themeColor="accent1" w:themeTint="99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  <w:style w:type="character" w:customStyle="1" w:styleId="style-scope">
    <w:name w:val="style-scope"/>
    <w:basedOn w:val="DefaultParagraphFont"/>
    <w:rsid w:val="00A14911"/>
  </w:style>
  <w:style w:type="character" w:styleId="Hyperlink">
    <w:name w:val="Hyperlink"/>
    <w:basedOn w:val="DefaultParagraphFont"/>
    <w:uiPriority w:val="99"/>
    <w:unhideWhenUsed/>
    <w:rsid w:val="00A14911"/>
    <w:rPr>
      <w:color w:val="0000FF"/>
      <w:u w:val="single"/>
    </w:rPr>
  </w:style>
  <w:style w:type="character" w:customStyle="1" w:styleId="yt-core-attributed-string">
    <w:name w:val="yt-core-attributed-string"/>
    <w:basedOn w:val="DefaultParagraphFont"/>
    <w:rsid w:val="00A14911"/>
  </w:style>
  <w:style w:type="character" w:styleId="UnresolvedMention">
    <w:name w:val="Unresolved Mention"/>
    <w:basedOn w:val="DefaultParagraphFont"/>
    <w:uiPriority w:val="99"/>
    <w:semiHidden/>
    <w:unhideWhenUsed/>
    <w:rsid w:val="0083189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484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849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60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2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212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418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82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821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22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0829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1435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8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130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85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03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36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78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857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04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626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422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229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52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5536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508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88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946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262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5570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038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779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6529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817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474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48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4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9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18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904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07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734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035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22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30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119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430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35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004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828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921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657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541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062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13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286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679085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0515105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630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603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7503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12711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973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5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95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781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37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181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009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22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3302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409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274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8794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410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80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225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4069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681518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92478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85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8620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38248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3905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765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736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323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743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50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86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53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5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038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20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99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392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52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825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43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778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480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20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64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88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938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417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34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24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432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04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61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26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69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62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60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76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5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25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0982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967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7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64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112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684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85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617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42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58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490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3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67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48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994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81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286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6384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262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347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374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74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37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68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27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437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68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2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09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46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6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990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191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949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0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915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907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287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52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49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14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643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789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696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19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606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567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539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833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22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21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32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71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6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78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215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170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138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38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483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80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912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98426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9909503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2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5423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6369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54646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71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94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583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578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13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16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41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548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81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2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507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389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510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49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34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053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78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449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85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1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48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0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6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03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8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9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51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156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6067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610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584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6024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24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0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15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561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888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2079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84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3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93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8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65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02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0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18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62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37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0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625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26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728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730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234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225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71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52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555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9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119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442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660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41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83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801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454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498556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1382126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175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5044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34186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63451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128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647912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848766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15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7515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7938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61148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7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109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031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90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7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80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357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75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31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24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03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customXml" Target="ink/ink3.xml"/><Relationship Id="rId18" Type="http://schemas.openxmlformats.org/officeDocument/2006/relationships/image" Target="media/image7.png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4.png"/><Relationship Id="rId17" Type="http://schemas.openxmlformats.org/officeDocument/2006/relationships/customXml" Target="ink/ink5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ustomXml" Target="ink/ink2.xml"/><Relationship Id="rId5" Type="http://schemas.openxmlformats.org/officeDocument/2006/relationships/settings" Target="settings.xml"/><Relationship Id="rId15" Type="http://schemas.openxmlformats.org/officeDocument/2006/relationships/customXml" Target="ink/ink4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ustomXml" Target="ink/ink1.xml"/><Relationship Id="rId14" Type="http://schemas.openxmlformats.org/officeDocument/2006/relationships/image" Target="media/image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556F99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556F99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041CB7"/>
    <w:rsid w:val="00075FD5"/>
    <w:rsid w:val="000C4E68"/>
    <w:rsid w:val="00130A22"/>
    <w:rsid w:val="0013707E"/>
    <w:rsid w:val="001772E2"/>
    <w:rsid w:val="003918D7"/>
    <w:rsid w:val="003B0D4B"/>
    <w:rsid w:val="003C3DF3"/>
    <w:rsid w:val="004375CE"/>
    <w:rsid w:val="004B290B"/>
    <w:rsid w:val="005266DF"/>
    <w:rsid w:val="00556F99"/>
    <w:rsid w:val="005707E2"/>
    <w:rsid w:val="00595507"/>
    <w:rsid w:val="0059675F"/>
    <w:rsid w:val="005C529B"/>
    <w:rsid w:val="006C217D"/>
    <w:rsid w:val="00845014"/>
    <w:rsid w:val="00894D0E"/>
    <w:rsid w:val="009633CA"/>
    <w:rsid w:val="00985A58"/>
    <w:rsid w:val="009875E0"/>
    <w:rsid w:val="00A23BE6"/>
    <w:rsid w:val="00A2791C"/>
    <w:rsid w:val="00A769C7"/>
    <w:rsid w:val="00AA19D0"/>
    <w:rsid w:val="00D044F7"/>
    <w:rsid w:val="00DF661C"/>
    <w:rsid w:val="00E03ADD"/>
    <w:rsid w:val="00F533F2"/>
    <w:rsid w:val="00F70483"/>
    <w:rsid w:val="00FB76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29"/>
    </inkml:context>
    <inkml:brush xml:id="br0">
      <inkml:brushProperty name="width" value="0.05" units="cm"/>
      <inkml:brushProperty name="height" value="0.05" units="cm"/>
      <inkml:brushProperty name="color" value="#F6630D"/>
    </inkml:brush>
  </inkml:definitions>
  <inkml:trace contextRef="#ctx0" brushRef="#br0">1242 1 24575,'-45'16'0,"-7"-6"0,-68 22 0,46-13 0,59-17 0,1 1 0,-1 0 0,1 2 0,0-1 0,0 2 0,0 0 0,-22 13 0,-1 6 0,-60 28 0,31-18 0,43-21 0,1 1 0,-35 31 0,46-37 0,-1-1 0,-19 10 0,18-11 0,0 1 0,-17 13 0,-31 29 0,25-21 0,0 2 0,2 1 0,-32 39 0,56-57 0,1 0 0,1 1 0,0-1 0,1 2 0,1-1 0,0 1 0,1 0 0,1 1 0,-4 26 0,-21 79 0,19-89 0,2 1 0,-7 55 0,13-45 0,2-28 0,-1 0 0,-1 0 0,0 0 0,0-1 0,-8 21 0,7-26 0,-1 1 0,1 0 0,1-1 0,0 1 0,0 0 0,1 1 0,0-1 0,1 0 0,1 0 0,3 22 0,-1-5 0,1 37 0,-4-47 0,0 0 0,2 0 0,0 0 0,1 0 0,10 32 0,73 180 0,-81-217 0,1-1 0,13 20 0,9 19 0,-12-12 0,22 38 0,-31-65 0,0 0 0,1-1 0,0 0 0,1-1 0,0 0 0,0 0 0,15 10 0,-12-10 0,-1 0 0,0 1 0,12 17 0,-14-18 0,-1 1 0,1-2 0,1 0 0,19 16 0,71 33 0,-61-37 0,65 47 0,-91-59 0,1-1 0,0-1 0,0-1 0,0 0 0,0 0 0,1-2 0,29 6 0,23 8 0,-30-6 0,-17-6 0,0 0 0,0 2 0,31 16 0,-43-19 0,0-1 0,1-1 0,-1 0 0,1 0 0,0-1 0,0 0 0,0 0 0,15 0 0,78-3 0,-44-2 0,-38 3 0,0-1 0,0-1 0,34-8 0,-37 7-1365,-2 0-5461</inkml:trace>
  <inkml:trace contextRef="#ctx0" brushRef="#br0" timeOffset="2440.11">1349 2390 24575,'11'1'0,"1"0"0,0 1 0,0 1 0,0-1 0,-1 2 0,1 0 0,-1 0 0,12 7 0,32 11 0,-20-13 0,-26-7 0,0 0 0,0 0 0,17 8 0,-23-9 0,-1 0 0,0 1 0,1-1 0,-1 1 0,0-1 0,0 1 0,0 0 0,0 0 0,-1 0 0,1 0 0,0 0 0,-1 0 0,0 1 0,1-1 0,-1 0 0,0 1 0,0-1 0,1 5 0,-1-4 0,0 1 0,0 0 0,0 0 0,0 0 0,-1 0 0,0 0 0,0 0 0,0 0 0,0-1 0,-1 1 0,1 0 0,-1 0 0,0 0 0,0 0 0,0 0 0,-1-1 0,1 1 0,-1-1 0,0 1 0,0-1 0,0 1 0,-1-1 0,1 0 0,-1 0 0,1 0 0,-6 3 0,2 1 0,-1 0 0,1 0 0,1 1 0,-1-1 0,-7 17 0,7-14 0,1 0 0,-1-1 0,-14 16 0,16-20-114,-1-1 1,0 0-1,-1 0 0,1 0 0,-1 0 1,0-1-1,0 0 0,0 0 0,0-1 1,0 1-1,-11 1 0,-1 0-6712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16:45.601"/>
    </inkml:context>
    <inkml:brush xml:id="br0">
      <inkml:brushProperty name="width" value="0.05" units="cm"/>
      <inkml:brushProperty name="height" value="0.05" units="cm"/>
      <inkml:brushProperty name="color" value="#5B2D90"/>
    </inkml:brush>
  </inkml:definitions>
  <inkml:trace contextRef="#ctx0" brushRef="#br0">893 2815 24575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56.795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1 1 24575,'24'2'0,"-1"1"0,1 1 0,-1 1 0,1 1 0,-1 1 0,28 12 0,52 16 0,129 42 0,-226-75 0,67 21 0,101 19 0,-17-22 0,-105-15 0,-39-4 0,-2-1 0,0 1 0,0 1 0,0-1 0,0 2 0,0-1 0,0 2 0,0-1 0,-1 1 0,0 1 0,16 9 0,-17-9 0,-1-1 0,1 1 0,0-2 0,0 1 0,0-1 0,0-1 0,16 3 0,-12-2 0,0 0 0,-1 0 0,18 8 0,-18-5 0,0 0 0,-1 1 0,1 0 0,-2 1 0,1 1 0,15 15 0,-8-3 0,0 1 0,16 28 0,93 122 0,-105-143 0,44 42 0,-41-46 0,36 48 0,-35-40 0,0-2 0,42 38 0,-62-64 0,122 127 0,-108-107 0,-2 0 0,-1 1 0,-1 1 0,-1 1 0,22 57 0,-16-35 0,-7-13 0,-1 1 0,8 45 0,-8-29 0,17 113 0,-2-6 0,-21-119 0,-1 1 0,-3-1 0,-1 1 0,-5 57 0,1-7 0,1-83 0,1 1 0,1-1 0,0 0 0,0 1 0,1-1 0,0 0 0,0 0 0,6 13 0,1-2-1365,-2-3-5461</inkml:trace>
  <inkml:trace contextRef="#ctx0" brushRef="#br0" timeOffset="1951.52">2075 2434 24575,'21'23'0,"27"38"0,-31-36 0,39 39 0,-49-57 0,1 0 0,-1-1 0,1 0 0,0-1 0,1 0 0,-1 0 0,1-1 0,0 0 0,17 5 0,-2-2 0,0-2 0,1 0 0,31 1 0,-48-5 0,1-1 0,-1-1 0,1 0 0,0 0 0,-1-1 0,1 1 0,-1-2 0,0 0 0,0 0 0,0 0 0,0-1 0,0 0 0,6-5 0,0 1 0,-1-1 0,-1 0 0,0-1 0,0 0 0,-1-1 0,0-1 0,-1 1 0,0-2 0,-1 1 0,8-16 0,22-35-1365,-31 52-5461</inkml:trace>
</inkml:ink>
</file>

<file path=word/ink/ink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44.564"/>
    </inkml:context>
    <inkml:brush xml:id="br0">
      <inkml:brushProperty name="width" value="0.05" units="cm"/>
      <inkml:brushProperty name="height" value="0.05" units="cm"/>
      <inkml:brushProperty name="color" value="#AB008B"/>
    </inkml:brush>
  </inkml:definitions>
  <inkml:trace contextRef="#ctx0" brushRef="#br0">1675 1 24575,'-34'8'0,"6"0"0,-165 10 0,21 0 0,-41 7 0,189-21 0,-43-1 0,42-2 0,-35 4 0,52-3 0,-1 0 0,1 0 0,1 0 0,-1 1 0,0 1 0,1-1 0,-1 1 0,-9 6 0,-17 13 0,-32 25 0,60-43 0,1 0 0,0 0 0,0 0 0,1 1 0,-1 0 0,2 0 0,-1 0 0,0 0 0,-2 8 0,-6 13 0,-28 47 0,-5 10 0,25-39 0,5-15 0,2 0 0,1 1 0,-12 49 0,20-38 0,3-34 0,1-1 0,-1 1 0,0-1 0,0 1 0,-1-1 0,0 0 0,0 0 0,-5 11 0,-2 0 0,1 1 0,2 0 0,-1 0 0,2 1 0,1 0 0,1 0 0,0 0 0,0 25 0,2-31 0,-3 19 0,-2-1 0,-18 57 0,0-4 0,15-56 0,-1 0 0,-2-1 0,-1 0 0,-19 32 0,-10 21 0,-40 127 0,16-36 0,56-149 0,0 0 0,2 1 0,1 0 0,1 0 0,1 1 0,1 0 0,1 0 0,0 35 0,2 82 0,4 102 0,-2-232 0,0 0 0,0-1 0,1 0 0,1 1 0,0-1 0,0 0 0,1 0 0,1-1 0,0 1 0,0-1 0,1 0 0,0 0 0,13 14 0,7 10 0,-22-28 0,0 0 0,0 0 0,0-1 0,1 1 0,0-1 0,0 0 0,0-1 0,1 1 0,0-1 0,-1 0 0,8 3 0,3-1 0,-1 0 0,1-2 0,1 0 0,-1 0 0,0-2 0,19 2 0,2-3 0,61-6 0,-93 5 9,-1-1 0,1 0 0,0-1 0,0 1-1,-1-1 1,1 0 0,-1 0 0,0 0 0,1-1 0,-1 1 0,5-5-1,37-40-1094,-41 42 701,4-6-6441</inkml:trace>
  <inkml:trace contextRef="#ctx0" brushRef="#br0" timeOffset="2331.05">467 2581 24575,'2'1'0,"1"0"0,-1 0 0,1-1 0,-1 1 0,1 1 0,-1-1 0,0 0 0,0 1 0,0-1 0,2 2 0,14 8 0,-5-6 0,0-2 0,-1 0 0,25 3 0,-26-5 0,0 1 0,0 0 0,0 1 0,0 0 0,0 0 0,11 6 0,-20-8 0,0 1 0,0-1 0,0 0 0,0 1 0,-1-1 0,1 1 0,0-1 0,-1 1 0,1 0 0,-1 0 0,1 0 0,-1 0 0,0 0 0,0 0 0,0 0 0,0 0 0,0 0 0,0 1 0,0 2 0,-1-1 0,1 0 0,-1 0 0,0 1 0,-1-1 0,1 0 0,-1 0 0,1 0 0,-1 0 0,-1 0 0,-1 5 0,-1 1 0,-1 1 0,0-1 0,-1-1 0,0 1 0,-1-1 0,0 0 0,-9 9 0,-4 1 0,11-11 0,0 1 0,0 0 0,1 0 0,-7 11 0,-26 37-1365,30-42-5461</inkml:trace>
</inkml:ink>
</file>

<file path=word/ink/ink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4:02.027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0 1 24575,'0'0'-8191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33</TotalTime>
  <Pages>10</Pages>
  <Words>1367</Words>
  <Characters>7010</Characters>
  <Application>Microsoft Office Word</Application>
  <DocSecurity>0</DocSecurity>
  <Lines>285</Lines>
  <Paragraphs>1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AVASCRIPT</vt:lpstr>
    </vt:vector>
  </TitlesOfParts>
  <Company/>
  <LinksUpToDate>false</LinksUpToDate>
  <CharactersWithSpaces>84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266</cp:revision>
  <dcterms:created xsi:type="dcterms:W3CDTF">2024-06-24T20:10:00Z</dcterms:created>
  <dcterms:modified xsi:type="dcterms:W3CDTF">2024-07-28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NTMC9Qg7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